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133CA9" w14:textId="77777777" w:rsidR="003F7B64" w:rsidRPr="00763DB2" w:rsidRDefault="003F7B64" w:rsidP="003F7B64">
      <w:pPr>
        <w:pStyle w:val="Heading1"/>
        <w:rPr>
          <w:b w:val="0"/>
          <w:lang w:val="id-ID"/>
        </w:rPr>
      </w:pPr>
      <w:bookmarkStart w:id="0" w:name="_Toc141187754"/>
      <w:r w:rsidRPr="00763DB2">
        <w:rPr>
          <w:lang w:val="id-ID"/>
        </w:rPr>
        <w:t>BAB 1</w:t>
      </w:r>
      <w:bookmarkStart w:id="1" w:name="_Toc140483111"/>
      <w:bookmarkStart w:id="2" w:name="_Toc140485239"/>
      <w:r w:rsidRPr="00763DB2">
        <w:rPr>
          <w:b w:val="0"/>
        </w:rPr>
        <w:t xml:space="preserve"> </w:t>
      </w:r>
      <w:r w:rsidRPr="00763DB2">
        <w:rPr>
          <w:b w:val="0"/>
        </w:rPr>
        <w:br/>
      </w:r>
      <w:r w:rsidRPr="00763DB2">
        <w:rPr>
          <w:lang w:val="id-ID"/>
        </w:rPr>
        <w:t>PENDAHULUAN</w:t>
      </w:r>
      <w:bookmarkEnd w:id="0"/>
      <w:bookmarkEnd w:id="1"/>
      <w:bookmarkEnd w:id="2"/>
    </w:p>
    <w:p w14:paraId="190B0659" w14:textId="77777777" w:rsidR="003F7B64" w:rsidRPr="00763DB2" w:rsidRDefault="003F7B64" w:rsidP="003F7B64">
      <w:pPr>
        <w:pStyle w:val="Heading2"/>
        <w:rPr>
          <w:lang w:val="id-ID"/>
        </w:rPr>
      </w:pPr>
      <w:bookmarkStart w:id="3" w:name="_Toc140483112"/>
      <w:bookmarkStart w:id="4" w:name="_Toc140485240"/>
      <w:bookmarkStart w:id="5" w:name="_Toc141187755"/>
      <w:r w:rsidRPr="00763DB2">
        <w:t xml:space="preserve">1.1 </w:t>
      </w:r>
      <w:r w:rsidRPr="00763DB2">
        <w:rPr>
          <w:lang w:val="id-ID"/>
        </w:rPr>
        <w:t>Latar Belakang</w:t>
      </w:r>
      <w:bookmarkEnd w:id="3"/>
      <w:bookmarkEnd w:id="4"/>
      <w:bookmarkEnd w:id="5"/>
      <w:r w:rsidRPr="00763DB2">
        <w:rPr>
          <w:lang w:val="id-ID"/>
        </w:rPr>
        <w:t xml:space="preserve"> </w:t>
      </w:r>
    </w:p>
    <w:p w14:paraId="56FF4DD6" w14:textId="77777777" w:rsidR="003F7B64" w:rsidRPr="00763DB2" w:rsidRDefault="003F7B64" w:rsidP="003F7B64">
      <w:pPr>
        <w:spacing w:line="360" w:lineRule="auto"/>
        <w:ind w:firstLine="720"/>
        <w:jc w:val="both"/>
        <w:rPr>
          <w:rFonts w:ascii="Times New Roman" w:hAnsi="Times New Roman" w:cs="Times New Roman"/>
          <w:sz w:val="24"/>
          <w:szCs w:val="24"/>
          <w:lang w:val="id-ID"/>
        </w:rPr>
      </w:pPr>
      <w:bookmarkStart w:id="6" w:name="_Hlk141690245"/>
      <w:r w:rsidRPr="00763DB2">
        <w:rPr>
          <w:rFonts w:ascii="Times New Roman" w:hAnsi="Times New Roman" w:cs="Times New Roman"/>
          <w:sz w:val="24"/>
          <w:szCs w:val="24"/>
          <w:lang w:val="id-ID"/>
        </w:rPr>
        <w:t xml:space="preserve">Distribusi adalah proses pembagian barang, jasa, atau informasi ke berbagai titik tujuan secara efisien dan efektif.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abstract":"Pada dasarnya distribusi merupakan kegiatan penyampaian produk dari tangan produsen ke tangan konsumen atau pelanggan dalam kondisi baik, tepat waktu serta sesuai dengan keinginan pembeli. Proses pendistribusian dapat dilakukan secara langsung maupun melalui mata rantai distributor/perantara atau dapat dilakukan kedua-duanya. Proses pendistribusian ini tentu saja ada biaya yang harus dikeluarkan, seperti biaya distribusi, besar kecilnya biaya yang harus dikeluarkan oleh perusahaan secara langsung akan berpengaruh terhadap harga jual dan akan berdampak pada volume penjualan. Permasalahan penelitian yang muncul: bagaimana saluran distribusi produk pada Sari Intan Manunggal Knitting dan berapa besar biaya distribusi memberikan pengaruh terhadap volume penjualan. Tujuan dari penelitian ini adalah untuk mengetahui bagaimana saluran distribusi produk dan berapa biaya distribusi yang dikeluarkan oleh perusahaan serta berapa besar saluran distribusi dan biaya distribusi memberikan pengaruh terhadap volume penjualan. Metode yang digunakan adalah metode analisis deskriptif kuantitatif, dengan teknik studi dokumen biaya distribusi, kuesioner saluran distribusi dan volume penjualan serta wawancara kepada pihak terkait yaitu bagian pendistribusian dan bagian keuangan.","author":[{"dropping-particle":"","family":"Rachman","given":"Gun Gunawan","non-dropping-particle":"","parse-names":false,"suffix":""},{"dropping-particle":"","family":"Yuningsih","given":"Karlina","non-dropping-particle":"","parse-names":false,"suffix":""}],"container-title":"Jurnal Riset Akuntansi Dan Bisnis","id":"ITEM-1","issue":"September 2010","issued":{"date-parts":[["2016"]]},"page":"151-175","title":"Pengaruh Biaya Distribusi Dan Saluran Distribusi Terhadap Volume Penjualan (Studi Pada Sari Intan Manunggal Knitting Bandung)","type":"article-journal","volume":"10"},"uris":["http://www.mendeley.com/documents/?uuid=305dd84f-9b8c-4216-9472-f31eadbf3fb3"]}],"mendeley":{"formattedCitation":"[1]","plainTextFormattedCitation":"[1]","previouslyFormattedCitation":"[1]"},"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1]</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Dalam bidang logistik, distribusi berkaitan dengan perencanaan dan pengiriman barang dari gudang atau titik produksi ke berbagai titik tujuan, seperti toko, gudang, atau konsume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abstract":"This paper aims to analyze the role of supply chain management to the quality and efficiency of the distribution of the production. Companies must maximize the utilization of raw materials sufficient to produce a quality product and distribution to colleagues efficiently to maintain the company in a free competition. The results of the discussion shows that in order to implement effective supply chain management, the company must have the cooperation with suppliers so that the raw material needs can be met properly. This will have an impact on customer satisfaction and effective distribution.","author":[{"dropping-particle":"","family":"Padmantyo","given":"Sri","non-dropping-particle":"","parse-names":false,"suffix":""},{"dropping-particle":"","family":"Saputra","given":"Asep","non-dropping-particle":"","parse-names":false,"suffix":""}],"container-title":"Prosiding dalam Seminar Peran Profesi Akuntansi Dalam Penanggulangan Korupsi","id":"ITEM-1","issue":"Seminar Nasional dan The 4th Call for Syariah Paper","issued":{"date-parts":[["2017"]]},"page":"191-197","title":"Peranan manajemen rantai pasokan terhadap kualitas produk dan efisiensi distribusi","type":"article-journal"},"uris":["http://www.mendeley.com/documents/?uuid=bd3961ea-d835-449e-8134-96daf552a19c"]}],"mendeley":{"formattedCitation":"[2]","plainTextFormattedCitation":"[2]","previouslyFormattedCitation":"[2]"},"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2]</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bookmarkEnd w:id="6"/>
      <w:r w:rsidRPr="00763DB2">
        <w:rPr>
          <w:rFonts w:ascii="Times New Roman" w:hAnsi="Times New Roman" w:cs="Times New Roman"/>
          <w:sz w:val="24"/>
          <w:szCs w:val="24"/>
          <w:lang w:val="id-ID"/>
        </w:rPr>
        <w:t>Distribusi sangat penting untuk bisnis, karena memastikan pemasaran yang akurat dan tepat waktu kepada konsumen. Strategi distribusi membantu dalam efisiensi, meminimalkan biaya transportasi, dan mempercepat waktu pengiriman.</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54324/j.mtl.v5i2.233","ISSN":"2355-472X","abstract":"The purpose of the study was to apply the method of Vehicle Routing Problem (VRP) Method to accelerate product distribution and minimize the use of fuel. The method of VRP is one of the solutions to find the shortest route from 57 locations in Jabodetabek (Jakarta, Bogor, Depok, Tangerang, Bekasi), four locations in Bandung, and three locations in Surabaya. The result shows that the most efficient method of VRP is by combining the heuristics and meta-heuristics – simulated annealing methods which reduce the distance about 11.79 % in Jabodetabek, 0 % in Bandung, and 8.98 % in Surabaya.","author":[{"dropping-particle":"","family":"Chandra","given":"Agung","non-dropping-particle":"","parse-names":false,"suffix":""},{"dropping-particle":"","family":"Setiawan","given":"Bambang","non-dropping-particle":"","parse-names":false,"suffix":""}],"container-title":"Jurnal Manajemen Transportasi &amp; Logistik (JMTRANSLOG)","id":"ITEM-1","issue":"2","issued":{"date-parts":[["2018"]]},"page":"105","title":"Optimasi Jalur Distribusi dengan Metode Vehicle Routing Problem (VRP)","type":"article-journal","volume":"5"},"uris":["http://www.mendeley.com/documents/?uuid=279231cc-ab37-4db7-81eb-07bc1abb2a53"]}],"mendeley":{"formattedCitation":"[3]","plainTextFormattedCitation":"[3]"},"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3]</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p>
    <w:p w14:paraId="1B59EBDA" w14:textId="77777777" w:rsidR="003F7B64" w:rsidRPr="00763DB2" w:rsidRDefault="003F7B64" w:rsidP="003F7B64">
      <w:pPr>
        <w:spacing w:line="360" w:lineRule="auto"/>
        <w:ind w:firstLine="720"/>
        <w:jc w:val="both"/>
        <w:rPr>
          <w:rFonts w:ascii="Times New Roman" w:hAnsi="Times New Roman" w:cs="Times New Roman"/>
          <w:sz w:val="24"/>
          <w:szCs w:val="24"/>
        </w:rPr>
      </w:pPr>
      <w:r w:rsidRPr="00763DB2">
        <w:rPr>
          <w:rFonts w:ascii="Times New Roman" w:hAnsi="Times New Roman" w:cs="Times New Roman"/>
          <w:sz w:val="24"/>
          <w:szCs w:val="24"/>
          <w:lang w:val="id-ID"/>
        </w:rPr>
        <w:t xml:space="preserve">Tahapan distribusi produk adalah salah satu pekerjaan terpenting bagi setiap perusahaan dalam keberlanjutannya kegiatan </w:t>
      </w:r>
      <w:r w:rsidRPr="00763DB2">
        <w:rPr>
          <w:rFonts w:ascii="Times New Roman" w:hAnsi="Times New Roman" w:cs="Times New Roman"/>
          <w:i/>
          <w:iCs/>
          <w:sz w:val="24"/>
          <w:szCs w:val="24"/>
          <w:lang w:val="id-ID"/>
        </w:rPr>
        <w:t>supply chain</w:t>
      </w:r>
      <w:r w:rsidRPr="00763DB2">
        <w:rPr>
          <w:rFonts w:ascii="Times New Roman" w:hAnsi="Times New Roman" w:cs="Times New Roman"/>
          <w:sz w:val="24"/>
          <w:szCs w:val="24"/>
          <w:lang w:val="id-ID"/>
        </w:rPr>
        <w:t xml:space="preserve">. Di dalam pekerjaan pendistribusian ini tidak dapat terlepas dari transportasi sebagai alat untuk pengiriman produk,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1007/978-1-4899-7578-2","ISBN":"9781489975775","abstract":"Unit 1. Defining the Logistics and Distribution Environment. 1. Enterprise Integrative Management. 2. The Distribution Management Environment -- Unit 2. Top Management Planning. 3. Business and Strategic Planning. 4. Forecasting in the Distribution Environment. 5. Marketing, Sales, and Logistics Planning -- Unit 3. Logistics Operation Planning. 6. Managing Distribution Inventories. 7. Replenishment Inventory Planning. 8. Distribution Requirements Planning -- Unit 4. Logistics Operations Execution. 9. Customer Service and Order Management. 10. Inventory Acquisition. 11. Warehousing. 12. Transportation -- Unit 5. International Distribution and Managing Distribution Systems. 13. International Distribution. 14. Information Technology in Logistics.","author":[{"dropping-particle":"","family":"Ross","given":"David Frederick","non-dropping-particle":"","parse-names":false,"suffix":""}],"container-title":"Distribution Planning and Control","id":"ITEM-1","issued":{"date-parts":[["2015"]]},"title":"Distribution Planning and Control","type":"book"},"uris":["http://www.mendeley.com/documents/?uuid=98b11370-d95b-4b73-a486-7c9a8b57626c"]}],"mendeley":{"formattedCitation":"[4]","plainTextFormattedCitation":"[4]","previouslyFormattedCitation":"[3]"},"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4]</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Kedua komponen antara transportasi dengan distribusi merupakan komponen yang sanga berpengaruh terhadap keunggulan kompetitif pada bisnis suatu perusahaa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author":[{"dropping-particle":"","family":"Pembangunan Nasional","given":"Universitas","non-dropping-particle":"","parse-names":false,"suffix":""},{"dropping-particle":"","family":"Timur","given":"Jawa","non-dropping-particle":"","parse-names":false,"suffix":""},{"dropping-particle":"","family":"Ergonomi Dalam Pengembangan Kewirausahaan Dan Industri Kreatif","given":"Peran","non-dropping-particle":"","parse-names":false,"suffix":""},{"dropping-particle":"","family":"Aliyuddin","given":"Ahmad","non-dropping-particle":"","parse-names":false,"suffix":""},{"dropping-particle":"","family":"Sari Puspitorini","given":"Pipit","non-dropping-particle":"","parse-names":false,"suffix":""},{"dropping-particle":"","family":"Muslimin","given":"Mohammad","non-dropping-particle":"","parse-names":false,"suffix":""}],"id":"ITEM-1","issued":{"date-parts":[["2017"]]},"page":"147-153","title":"Seminar Nasional Teknik Industri 2017 Metode Vehicle Routing Problem (Vrp) Dalam Mengoptimalisasikan Rute Distribusi Air Minum Pt.Smu","type":"article-journal"},"uris":["http://www.mendeley.com/documents/?uuid=1534c848-0a70-4bad-a164-a69da6c2cb9e"]}],"mendeley":{"formattedCitation":"[5]","plainTextFormattedCitation":"[5]","previouslyFormattedCitation":"[4]"},"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5]</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Penggunaan metode pengiriman menggunakan </w:t>
      </w:r>
      <w:r w:rsidRPr="00763DB2">
        <w:rPr>
          <w:rFonts w:ascii="Times New Roman" w:hAnsi="Times New Roman" w:cs="Times New Roman"/>
          <w:i/>
          <w:iCs/>
          <w:sz w:val="24"/>
          <w:szCs w:val="24"/>
          <w:lang w:val="id-ID"/>
        </w:rPr>
        <w:t>multi-compartment</w:t>
      </w:r>
      <w:r w:rsidRPr="00763DB2">
        <w:rPr>
          <w:rFonts w:ascii="Times New Roman" w:hAnsi="Times New Roman" w:cs="Times New Roman"/>
          <w:sz w:val="24"/>
          <w:szCs w:val="24"/>
          <w:lang w:val="id-ID"/>
        </w:rPr>
        <w:t xml:space="preserve"> dalam transportasi pengiriman produk dan kegiatan distribusi dapat mempengaruhi pengoptimalan biaya pengiriman produk pada perusahaan. Dengan menggunakan </w:t>
      </w:r>
      <w:r w:rsidRPr="00763DB2">
        <w:rPr>
          <w:rFonts w:ascii="Times New Roman" w:hAnsi="Times New Roman" w:cs="Times New Roman"/>
          <w:i/>
          <w:iCs/>
          <w:sz w:val="24"/>
          <w:szCs w:val="24"/>
          <w:lang w:val="id-ID"/>
        </w:rPr>
        <w:t>multi-compartment</w:t>
      </w:r>
      <w:r w:rsidRPr="00763DB2">
        <w:rPr>
          <w:rFonts w:ascii="Times New Roman" w:hAnsi="Times New Roman" w:cs="Times New Roman"/>
          <w:sz w:val="24"/>
          <w:szCs w:val="24"/>
          <w:lang w:val="id-ID"/>
        </w:rPr>
        <w:t xml:space="preserve">, perusahaan dapat mengirimkan beberapa jenis produk yang tidak dapat dicampurkan dalam satu kendaraan dan memperoleh fleksibilitas dalam menentukan ukuran kompartemen dan jenis produk yang akan dipasang pada setiap kendaraa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author":[{"dropping-particle":"","family":"Dahlesti","given":"Namira","non-dropping-particle":"","parse-names":false,"suffix":""},{"dropping-particle":"","family":"Ardiansyah","given":"Muhammad Nashir","non-dropping-particle":"","parse-names":false,"suffix":""},{"dropping-particle":"","family":"Giri","given":"Putu","non-dropping-particle":"","parse-names":false,"suffix":""},{"dropping-particle":"","family":"Kusuma","given":"Artha","non-dropping-particle":"","parse-names":false,"suffix":""}],"id":"ITEM-1","issue":"5","issued":{"date-parts":[["2021"]]},"page":"7752-7766","title":"PERANCANGAN PENDISTRIBUSIAN PRODUK PT XYZ DENGAN ARMADA SINGLE -KOMPARTEMEN UNTUK MENINGKATKAN UTILITAS PENGGUNAAN ARMADA MENGGUNAKAN METODE MIXED-INTEGER LINEAR PROGRAMMING ( STUDI KASUS : PT XYZ ) DESIGN OF PT XYZ ' S PRODUCT DISTRIBUTION WITH SINGLE- C","type":"article-journal","volume":"8"},"uris":["http://www.mendeley.com/documents/?uuid=612e18d1-c9f8-473b-bc31-91722b2b2e0f"]}],"mendeley":{"formattedCitation":"[6]","plainTextFormattedCitation":"[6]","previouslyFormattedCitation":"[5]"},"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6]</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p>
    <w:p w14:paraId="63B9CD41" w14:textId="77777777" w:rsidR="003F7B64" w:rsidRPr="00763DB2" w:rsidRDefault="003F7B64" w:rsidP="003F7B64">
      <w:pPr>
        <w:spacing w:line="360" w:lineRule="auto"/>
        <w:ind w:firstLine="720"/>
        <w:jc w:val="both"/>
        <w:rPr>
          <w:rFonts w:ascii="Times New Roman" w:hAnsi="Times New Roman" w:cs="Times New Roman"/>
          <w:sz w:val="24"/>
          <w:szCs w:val="24"/>
        </w:rPr>
      </w:pPr>
      <w:bookmarkStart w:id="7" w:name="_Hlk141690472"/>
      <w:r w:rsidRPr="00763DB2">
        <w:rPr>
          <w:rFonts w:ascii="Times New Roman" w:hAnsi="Times New Roman" w:cs="Times New Roman"/>
          <w:i/>
          <w:iCs/>
          <w:sz w:val="24"/>
          <w:szCs w:val="24"/>
          <w:lang w:val="id-ID"/>
        </w:rPr>
        <w:t>Vehicle Routing Problem</w:t>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w:t>
      </w:r>
      <w:r w:rsidRPr="00763DB2">
        <w:rPr>
          <w:rFonts w:ascii="Times New Roman" w:hAnsi="Times New Roman" w:cs="Times New Roman"/>
          <w:sz w:val="24"/>
          <w:szCs w:val="24"/>
          <w:lang w:val="id-ID"/>
        </w:rPr>
        <w:t>VRP</w:t>
      </w:r>
      <w:r w:rsidRPr="00763DB2">
        <w:rPr>
          <w:rFonts w:ascii="Times New Roman" w:hAnsi="Times New Roman" w:cs="Times New Roman"/>
          <w:sz w:val="24"/>
          <w:szCs w:val="24"/>
        </w:rPr>
        <w:t>)</w:t>
      </w:r>
      <w:bookmarkEnd w:id="7"/>
      <w:r w:rsidRPr="00763DB2">
        <w:rPr>
          <w:rFonts w:ascii="Times New Roman" w:hAnsi="Times New Roman" w:cs="Times New Roman"/>
          <w:sz w:val="24"/>
          <w:szCs w:val="24"/>
          <w:lang w:val="id-ID"/>
        </w:rPr>
        <w:t xml:space="preserve"> digunakan untuk menentukan rute distribusi yang optimal dan meminimalkan total jarak tempuh kendaraan yang dimulai dan diakhiri di depot yang sama, serta memenuhi kebutuhan semua konsume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author":[{"dropping-particle":"","family":"Dahlesti","given":"Namira","non-dropping-particle":"","parse-names":false,"suffix":""},{"dropping-particle":"","family":"Ardiansyah","given":"Muhammad Nashir","non-dropping-particle":"","parse-names":false,"suffix":""},{"dropping-particle":"","family":"Giri","given":"Putu","non-dropping-particle":"","parse-names":false,"suffix":""},{"dropping-particle":"","family":"Kusuma","given":"Artha","non-dropping-particle":"","parse-names":false,"suffix":""}],"id":"ITEM-1","issue":"5","issued":{"date-parts":[["2021"]]},"page":"7752-7766","title":"PERANCANGAN PENDISTRIBUSIAN PRODUK PT XYZ DENGAN ARMADA SINGLE -KOMPARTEMEN UNTUK MENINGKATKAN UTILITAS PENGGUNAAN ARMADA MENGGUNAKAN METODE MIXED-INTEGER LINEAR PROGRAMMING ( STUDI KASUS : PT XYZ ) DESIGN OF PT XYZ ' S PRODUCT DISTRIBUTION WITH SINGLE- C","type":"article-journal","volume":"8"},"uris":["http://www.mendeley.com/documents/?uuid=612e18d1-c9f8-473b-bc31-91722b2b2e0f"]}],"mendeley":{"formattedCitation":"[6]","plainTextFormattedCitation":"[6]","previouslyFormattedCitation":"[5]"},"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6]</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bookmarkStart w:id="8" w:name="_Hlk141691060"/>
      <w:r w:rsidRPr="00763DB2">
        <w:rPr>
          <w:rFonts w:ascii="Times New Roman" w:hAnsi="Times New Roman" w:cs="Times New Roman"/>
          <w:i/>
          <w:iCs/>
          <w:sz w:val="24"/>
          <w:szCs w:val="24"/>
          <w:lang w:val="id-ID"/>
        </w:rPr>
        <w:t>Capacitated Vehicle Routing Problem</w:t>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w:t>
      </w:r>
      <w:r w:rsidRPr="00763DB2">
        <w:rPr>
          <w:rFonts w:ascii="Times New Roman" w:hAnsi="Times New Roman" w:cs="Times New Roman"/>
          <w:sz w:val="24"/>
          <w:szCs w:val="24"/>
          <w:lang w:val="id-ID"/>
        </w:rPr>
        <w:t>CVRP</w:t>
      </w:r>
      <w:r w:rsidRPr="00763DB2">
        <w:rPr>
          <w:rFonts w:ascii="Times New Roman" w:hAnsi="Times New Roman" w:cs="Times New Roman"/>
          <w:sz w:val="24"/>
          <w:szCs w:val="24"/>
        </w:rPr>
        <w:t>)</w:t>
      </w:r>
      <w:bookmarkEnd w:id="8"/>
      <w:r w:rsidRPr="00763DB2">
        <w:rPr>
          <w:rFonts w:ascii="Times New Roman" w:hAnsi="Times New Roman" w:cs="Times New Roman"/>
          <w:sz w:val="24"/>
          <w:szCs w:val="24"/>
          <w:lang w:val="id-ID"/>
        </w:rPr>
        <w:t xml:space="preserve"> adalah masalah perutean kendaraan mengingat kapasitas kendaraan, dengan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MCVRP) menjadi pengembangan yang memungkinkan </w:t>
      </w:r>
      <w:r w:rsidRPr="00763DB2">
        <w:rPr>
          <w:rFonts w:ascii="Times New Roman" w:hAnsi="Times New Roman" w:cs="Times New Roman"/>
          <w:sz w:val="24"/>
          <w:szCs w:val="24"/>
          <w:lang w:val="id-ID"/>
        </w:rPr>
        <w:lastRenderedPageBreak/>
        <w:t xml:space="preserve">kendaraan membawa banyak produk secara bersamaan tanpa pencampuran. </w:t>
      </w:r>
      <w:bookmarkStart w:id="9" w:name="_Hlk141691261"/>
      <w:r w:rsidRPr="00763DB2">
        <w:rPr>
          <w:rFonts w:ascii="Times New Roman" w:hAnsi="Times New Roman" w:cs="Times New Roman"/>
          <w:sz w:val="24"/>
          <w:szCs w:val="24"/>
          <w:lang w:val="id-ID"/>
        </w:rPr>
        <w:t>Dalam kapasitas truk, "kompartemen" mengacu pada bagian terpisah yang digunakan untuk mengatur muatan</w:t>
      </w:r>
      <w:r w:rsidRPr="00763DB2">
        <w:rPr>
          <w:rFonts w:ascii="Times New Roman" w:hAnsi="Times New Roman" w:cs="Times New Roman"/>
          <w:sz w:val="24"/>
          <w:szCs w:val="24"/>
        </w:rPr>
        <w:t xml:space="preserve"> </w:t>
      </w:r>
      <w:r w:rsidRPr="00763DB2">
        <w:rPr>
          <w:rFonts w:ascii="Times New Roman" w:hAnsi="Times New Roman" w:cs="Times New Roman"/>
          <w:sz w:val="24"/>
          <w:szCs w:val="24"/>
        </w:rPr>
        <w:fldChar w:fldCharType="begin" w:fldLock="1"/>
      </w:r>
      <w:r w:rsidRPr="00763DB2">
        <w:rPr>
          <w:rFonts w:ascii="Times New Roman" w:hAnsi="Times New Roman" w:cs="Times New Roman"/>
          <w:sz w:val="24"/>
          <w:szCs w:val="24"/>
        </w:rPr>
        <w:instrText>ADDIN CSL_CITATION {"citationItems":[{"id":"ITEM-1","itemData":{"abstract":"A true unsteady-state simulator (TUSSIM), based on a cell-based Population Balance Model (PBM) with a differential algebraic equation (DAE) solver, was used for modeling a full-scale open-circuit cement ball mill for better understanding the industry best practices of employing number of mill compartments, classifying liners, and ball mixtures. Model parameters for the particle breakage and classification action with/without the classifying liner were obtained from the available literature for cement clinker. Experimental residence time distribution data for a full-scale cement ball mill was fitted by the cell-based PBM to determine the number of cells and axial back-mixing ratio. Dynamic simulations, conducted to determine the temporal evolution of the particle size distribution and mass hold-up, demonstrate that milling with a ball mixture outperforms milling with a single ball size. Single-compartment milling can achieve desirable product fineness if the feed is pre-milled. Having the same length, a two-compartment mill obviates the need for pre-milling and performs similarly or better than a three-compartment mill, depending on the ball sizes used. For a given set of ball sizes, a distribution with uniform mass of balls, as opposed to that with a uniform number of balls, achieves 8% increase in cement specific surface area. The use of a classifying liner achieves a negligibly finer cement product compared to uniformly mixed balls. Overall, these results agree with experimental observations, lending credence to TUSSIM, while providing rationale to best practices in the cement industry, offering various process insights and a toolbox to optimize existing open-circuit continuous ball mills.","author":[{"dropping-particle":"","family":"Nontawat Muanpaopong, Rajesh Davé","given":"Ecevit Bilgili","non-dropping-particle":"","parse-names":false,"suffix":""}],"container-title":"ISSN 0892-6875,","id":"ITEM-1","issued":{"date-parts":[["2022"]]},"title":"Impact of ball size distribution, compartment configuration, and classifying liner on cement particle size in a continuous ball mill","type":"article-journal","volume":"189"},"uris":["http://www.mendeley.com/documents/?uuid=09b62413-6d16-47e5-984f-7027adf9a3bb"]}],"mendeley":{"formattedCitation":"[7]","plainTextFormattedCitation":"[7]","previouslyFormattedCitation":"[6]"},"properties":{"noteIndex":0},"schema":"https://github.com/citation-style-language/schema/raw/master/csl-citation.json"}</w:instrText>
      </w:r>
      <w:r w:rsidRPr="00763DB2">
        <w:rPr>
          <w:rFonts w:ascii="Times New Roman" w:hAnsi="Times New Roman" w:cs="Times New Roman"/>
          <w:sz w:val="24"/>
          <w:szCs w:val="24"/>
        </w:rPr>
        <w:fldChar w:fldCharType="separate"/>
      </w:r>
      <w:r w:rsidRPr="00763DB2">
        <w:rPr>
          <w:rFonts w:ascii="Times New Roman" w:hAnsi="Times New Roman" w:cs="Times New Roman"/>
          <w:noProof/>
          <w:sz w:val="24"/>
          <w:szCs w:val="24"/>
        </w:rPr>
        <w:t>[7]</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rPr>
        <w:t xml:space="preserve">. Penggunaan kompartemen dalam kapasitas truk juga dapat merujuk pada pemisahan ruang dalam truk untuk memaksimalkan kapasitas angkut dan memastikan muatan tetap terorganisir dan aman selama perjalanan </w:t>
      </w:r>
      <w:r w:rsidRPr="00763DB2">
        <w:rPr>
          <w:rFonts w:ascii="Times New Roman" w:hAnsi="Times New Roman" w:cs="Times New Roman"/>
          <w:sz w:val="24"/>
          <w:szCs w:val="24"/>
        </w:rPr>
        <w:fldChar w:fldCharType="begin" w:fldLock="1"/>
      </w:r>
      <w:r w:rsidRPr="00763DB2">
        <w:rPr>
          <w:rFonts w:ascii="Times New Roman" w:hAnsi="Times New Roman" w:cs="Times New Roman"/>
          <w:sz w:val="24"/>
          <w:szCs w:val="24"/>
        </w:rPr>
        <w:instrText>ADDIN CSL_CITATION {"citationItems":[{"id":"ITEM-1","itemData":{"DOI":"10.1016/j.ejor.2020.12.033","ISSN":"03772217","abstract":"Retailers usually apply repetitive weekly delivery patterns when scheduling the workforce for shelf replenishment, defining cyclic transportation routes and managing warehouse capacities. In doing so, all logistics subsystems are jointly scheduled. Grocery products require different temperature zones. As long as transport was in separated vehicles due to temperature requirements, it was not possible to coordinate deliveries across different temperature zones. The recent introduction of multi-compartment trucks has changed this and allows joint deliveries. This simultaneous delivery of multiple product segments impacts repetitive weekly delivery patterns as, for example, low volume segments can be delivered more frequently if they are transported together with high volume segments. We address the problem of defining delivery patterns for delivery with multi-compartment vehicles. After deriving decision-relevant costs, we propose a novel model that defines the Periodic Multi-Compartment Vehicle Routing Problem. The model is solved by an integrated framework that determines delivery patterns within an Adaptive Large Neighborhood Search in combination with a Large Neighborhood Search for solving the routing problem. We analyze the impact of selecting delivery patterns across product segments and show the efficiency of our integrated planning approach using numerical studies. Joint planning generates cost savings of up to 15%. Furthermore, we show that the algorithm provided can also improve single-segment problems by 3% compared to a state-of-the art benchmark. Beyond that we demonstrate the applicability and advantage of our approach in a case study with a large German grocery retailer.","author":[{"dropping-particle":"","family":"Frank","given":"Markus","non-dropping-particle":"","parse-names":false,"suffix":""},{"dropping-particle":"","family":"Ostermeier","given":"Manuel","non-dropping-particle":"","parse-names":false,"suffix":""},{"dropping-particle":"","family":"Holzapfel","given":"Andreas","non-dropping-particle":"","parse-names":false,"suffix":""},{"dropping-particle":"","family":"Hübner","given":"Alexander","non-dropping-particle":"","parse-names":false,"suffix":""},{"dropping-particle":"","family":"Kuhn","given":"Heinrich","non-dropping-particle":"","parse-names":false,"suffix":""}],"container-title":"European Journal of Operational Research","id":"ITEM-1","issue":"2","issued":{"date-parts":[["2021"]]},"page":"495-510","publisher":"Elsevier B.V.","title":"Optimizing routing and delivery patterns with multi-compartment vehicles","type":"article-journal","volume":"293"},"uris":["http://www.mendeley.com/documents/?uuid=b9efc841-0dd0-4313-93f8-22b95103366c"]}],"mendeley":{"formattedCitation":"[8]","plainTextFormattedCitation":"[8]","previouslyFormattedCitation":"[7]"},"properties":{"noteIndex":0},"schema":"https://github.com/citation-style-language/schema/raw/master/csl-citation.json"}</w:instrText>
      </w:r>
      <w:r w:rsidRPr="00763DB2">
        <w:rPr>
          <w:rFonts w:ascii="Times New Roman" w:hAnsi="Times New Roman" w:cs="Times New Roman"/>
          <w:sz w:val="24"/>
          <w:szCs w:val="24"/>
        </w:rPr>
        <w:fldChar w:fldCharType="separate"/>
      </w:r>
      <w:r w:rsidRPr="00763DB2">
        <w:rPr>
          <w:rFonts w:ascii="Times New Roman" w:hAnsi="Times New Roman" w:cs="Times New Roman"/>
          <w:noProof/>
          <w:sz w:val="24"/>
          <w:szCs w:val="24"/>
        </w:rPr>
        <w:t>[8]</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rPr>
        <w:t xml:space="preserve">. </w:t>
      </w:r>
      <w:bookmarkEnd w:id="9"/>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w:t>
      </w:r>
      <w:r w:rsidRPr="00763DB2">
        <w:rPr>
          <w:rFonts w:ascii="Times New Roman" w:hAnsi="Times New Roman" w:cs="Times New Roman"/>
          <w:sz w:val="24"/>
          <w:szCs w:val="24"/>
          <w:lang w:val="id-ID"/>
        </w:rPr>
        <w:t>MCVRP)</w:t>
      </w:r>
      <w:r w:rsidRPr="00763DB2">
        <w:rPr>
          <w:rFonts w:ascii="Times New Roman" w:hAnsi="Times New Roman" w:cs="Times New Roman"/>
          <w:sz w:val="24"/>
          <w:szCs w:val="24"/>
        </w:rPr>
        <w:t xml:space="preserve"> </w:t>
      </w:r>
      <w:r w:rsidRPr="00763DB2">
        <w:rPr>
          <w:rFonts w:ascii="Times New Roman" w:hAnsi="Times New Roman" w:cs="Times New Roman"/>
          <w:sz w:val="24"/>
          <w:szCs w:val="24"/>
          <w:lang w:val="id-ID"/>
        </w:rPr>
        <w:t xml:space="preserve">adalah suatu jenis permasalahan pemodelan matematika yang mempertimbangkan pemilihan jalur terbaik untuk pengiriman barang dengan mempertimbangkan jumlah ruang pada kendaraan pengirima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1016/j.ejor.2019.01.053","ISSN":"0377-2217","abstract":"Besides fuel and waste distribution, one core application of multi-compartment vehicles (MCVs) is the distribution of groceries, as they enable retailers to jointly transport products with different tem perature requirements, thus reducing the number of visits to a store. Grocery stores usually define preferable time windows that depend on the temperature of products (for example, fresh products in the morning) to in- dicate when deliveries should occur to better plan their in-store operations. Distribution planning there- fore needs to take these preferences into consideration to obtain consistent delivery times. This work ex- tends the research on multi-compartment vehicle routing problems (MCVRPs) by tackling a multi-period setting with a product-oriented time window assignment. In this problem, a fleet of MCVs is used for distribution and a unique time window for the delivery of each product segment to each store is de- fined consistently throughout the planning horizon. An ALNS is proposed to solve the product-oriented time window assignment for MCVRP. Daily and weekly operators are developed respectively focusing on the improvement of routing aspects of the problem on each day and aligning the time window assign- ment consistently throughout the planning horizon. The approach is tested on benchmark instances from the literature to demonstrate its effectiveness. We also use direct information from retail practice and enhance this with simulated data to further generalize our findings. The numerical experiments demon- strate that planning consistent MCV distribution leads to better overall solutions than the ex-post time window assignment of daily plans, facilitating more on-time deliveries.","author":[{"dropping-particle":"","family":"Martins","given":"Sara","non-dropping-particle":"","parse-names":false,"suffix":""},{"dropping-particle":"","family":"Ostermeier","given":"Manuel","non-dropping-particle":"","parse-names":false,"suffix":""},{"dropping-particle":"","family":"Amorim","given":"Pedro","non-dropping-particle":"","parse-names":false,"suffix":""},{"dropping-particle":"","family":"Hübner","given":"Alexander","non-dropping-particle":"","parse-names":false,"suffix":""},{"dropping-particle":"","family":"Almada-lobo","given":"Bernardo","non-dropping-particle":"","parse-names":false,"suffix":""}],"container-title":"European Journal of Operational Research","id":"ITEM-1","issue":"3","issued":{"date-parts":[["2019"]]},"page":"893-909","publisher":"Elsevier B.V.","title":"Product-oriented time window assignment for a multi-compartment vehicle routing problem","type":"article-journal","volume":"276"},"uris":["http://www.mendeley.com/documents/?uuid=e5bb6ad8-1b5e-4ef9-82f1-c16a291c955d"]}],"mendeley":{"formattedCitation":"[9]","plainTextFormattedCitation":"[9]","previouslyFormattedCitation":"[8]"},"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9]</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bookmarkStart w:id="10" w:name="_Hlk141691436"/>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MCVRP) bertujuan untuk menemukan jalur pengiriman barang yang paling efisien dalam kendaraan dengan beberapa ruangan atau bagian. </w:t>
      </w:r>
      <w:r w:rsidRPr="00763DB2">
        <w:rPr>
          <w:rFonts w:ascii="Times New Roman" w:hAnsi="Times New Roman" w:cs="Times New Roman"/>
          <w:sz w:val="24"/>
          <w:szCs w:val="24"/>
        </w:rPr>
        <w:t xml:space="preserve">Dalam hal menghitung kapasitas pada model </w:t>
      </w:r>
      <w:r w:rsidRPr="00763DB2">
        <w:rPr>
          <w:rFonts w:ascii="Times New Roman" w:hAnsi="Times New Roman" w:cs="Times New Roman"/>
          <w:i/>
          <w:iCs/>
          <w:sz w:val="24"/>
          <w:szCs w:val="24"/>
        </w:rPr>
        <w:t>Multi-Compartment Vehicle Routing Problem</w:t>
      </w:r>
      <w:r w:rsidRPr="00763DB2">
        <w:rPr>
          <w:rFonts w:ascii="Times New Roman" w:hAnsi="Times New Roman" w:cs="Times New Roman"/>
          <w:sz w:val="24"/>
          <w:szCs w:val="24"/>
        </w:rPr>
        <w:t xml:space="preserve"> (MCVRP)  untuk setiap produk, dimana setiap jenis memiliki kapasitas yang berbeda berdasarkan dimensinya. Setiap kompartemen diisi sesuai dengan data, dengan 105 pcs untuk kardus kemasan air mineral gelas, 105 pcs untuk produk air mineral kemasan 330 ml, 105 pcs untuk botol 600 ml, dan 105 pcs untuk botol 1500 ml. Jadi sebagai batas kapasitas rata-rata truk CDD wingbox adalah 420 pcs. Penambahan batas kapasitas pada kompartemen pada penelitian ini sebagai apabila terjadi distrupsi kelebihan kapasitas permintaan dalam suatu pengiriman.</w:t>
      </w:r>
      <w:bookmarkEnd w:id="10"/>
    </w:p>
    <w:p w14:paraId="6A042641" w14:textId="77777777" w:rsidR="003F7B64" w:rsidRPr="00763DB2" w:rsidRDefault="003F7B64" w:rsidP="003F7B64">
      <w:pPr>
        <w:spacing w:line="360" w:lineRule="auto"/>
        <w:ind w:firstLine="72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NP-hard adalah istilah dalam teori kompleksitas komputasional yang merujuk pada kelas masalah yang paling sulit dalam kelas masalah yang dapat diselesaikan dalam waktu yang wajar atau yang dapat diselesaikan secara efisien oleh algoritma komputasi</w:t>
      </w:r>
      <w:r w:rsidRPr="00763DB2">
        <w:rPr>
          <w:rFonts w:ascii="Times New Roman" w:hAnsi="Times New Roman" w:cs="Times New Roman"/>
          <w:sz w:val="24"/>
          <w:szCs w:val="24"/>
        </w:rPr>
        <w:t xml:space="preserve">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1016/j.cie.2019.05.008","ISSN":"03608352","abstract":"In this paper, we introduce a multi-compartment vehicle routing problem with time window (MCVRPTW)arising from urban distribution, which essentially reflects the “last mile” delivery challenge for modern logistics. The distinguishing feature of MCVRPTW is that products must be transported in independent vehicle compartments because they cannot be mixed together due to differences in their characteristics. Based on the mathematical formulation established for the optimization problem, we propose and compare two solution approaches, with one being the hybrid particle swarm optimization (HPSO)with simulated annealing, and the other being the conventional particle swarm optimization (PSO). Based on Solomon's vehicle routing problem with time windows (Solomon, 1987), experimental instances with 25 customers, 50 customers and 100 customers are developed to investigate the performance of the proposed solution approaches. The results indicate that both approaches are reasonably efficient for the MCVRPTW. Moreover, the HPSO algorithm has overall better performance, particularly in delivering the best solution, for all cases, and the HPSO algorithm becomes more efficient than the PSO algorithm as the problem size increases. On the other hand, the PSO algorithm shows a slight edge in terms of the worst solution and standard deviation.","author":[{"dropping-particle":"","family":"Chen","given":"Jiumei","non-dropping-particle":"","parse-names":false,"suffix":""},{"dropping-particle":"","family":"Shi","given":"Jing","non-dropping-particle":"","parse-names":false,"suffix":""}],"container-title":"Computers and Industrial Engineering","id":"ITEM-1","issue":"May","issued":{"date-parts":[["2019"]]},"page":"95-106","publisher":"Elsevier","title":"A multi-compartment vehicle routing problem with time windows for urban distribution – A comparison study on particle swarm optimization algorithms","type":"article-journal","volume":"133"},"uris":["http://www.mendeley.com/documents/?uuid=6927ff99-ef16-425e-8452-fedc4cce8673"]}],"mendeley":{"formattedCitation":"[10]","plainTextFormattedCitation":"[10]","previouslyFormattedCitation":"[9]"},"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10]</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w:t>
      </w:r>
      <w:r w:rsidRPr="00763DB2">
        <w:rPr>
          <w:rFonts w:ascii="Times New Roman" w:hAnsi="Times New Roman" w:cs="Times New Roman"/>
          <w:sz w:val="24"/>
          <w:szCs w:val="24"/>
          <w:lang w:val="id-ID"/>
        </w:rPr>
        <w:t>MCVRP)</w:t>
      </w:r>
      <w:r w:rsidRPr="00763DB2">
        <w:rPr>
          <w:rFonts w:ascii="Times New Roman" w:hAnsi="Times New Roman" w:cs="Times New Roman"/>
          <w:sz w:val="24"/>
          <w:szCs w:val="24"/>
        </w:rPr>
        <w:t xml:space="preserve"> </w:t>
      </w:r>
      <w:r w:rsidRPr="00763DB2">
        <w:rPr>
          <w:rFonts w:ascii="Times New Roman" w:hAnsi="Times New Roman" w:cs="Times New Roman"/>
          <w:sz w:val="24"/>
          <w:szCs w:val="24"/>
          <w:lang w:val="id-ID"/>
        </w:rPr>
        <w:t xml:space="preserve">termasuk dalam kelas masalah NP-hard, karena melibatkan optimasi kombinatorial yang kompleks dan tidak memiliki algoritma yang diketahui yang dapat menyelesaikan masalah tersebut dengan cepat dan efisien,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1007/978-3-319-75792-6_10","ISBN":"9783319757919","ISSN":"21945357","abstract":"This paper presents a four-step metaheuristic for addressing a rich and real-life vehicle routing problem. A set of customers request several products that must be delivered using a heterogeneous fleet of trucks with different compartments (one per product). These vehicles depart from a set of depots, which do not have enough capacity for meeting the aggregated customers’ demand of products. Therefore, some vehicles must visit an external facility at the beginning of their routes in order to obtain the necessary products to deliver. A real-world case has been solved, providing savings in reduced computing times.","author":[{"dropping-particle":"","family":"Alemany","given":"Gabriel","non-dropping-particle":"","parse-names":false,"suffix":""},{"dropping-particle":"","family":"Juan","given":"Angel A.","non-dropping-particle":"","parse-names":false,"suffix":""},{"dropping-particle":"","family":"Garcia","given":"Roberto","non-dropping-particle":"","parse-names":false,"suffix":""},{"dropping-particle":"","family":"Garcia","given":"Alvaro","non-dropping-particle":"","parse-names":false,"suffix":""},{"dropping-particle":"","family":"Ortega","given":"Miguel","non-dropping-particle":"","parse-names":false,"suffix":""}],"container-title":"Advances in Intelligent Systems and Computing","id":"ITEM-1","issued":{"date-parts":[["2018"]]},"page":"113-123","title":"Multi-capacity, multi-depot, multi-product VRP with heterogeneous fleets and demand exceeding depot capacity","type":"article-journal","volume":"730"},"uris":["http://www.mendeley.com/documents/?uuid=d96dc2ee-e123-490f-9625-0ff0ba8548e7"]}],"mendeley":{"formattedCitation":"[11]","plainTextFormattedCitation":"[11]","previouslyFormattedCitation":"[10]"},"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11]</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Untuk m</w:t>
      </w:r>
      <w:r w:rsidRPr="00763DB2">
        <w:rPr>
          <w:rFonts w:ascii="Times New Roman" w:hAnsi="Times New Roman" w:cs="Times New Roman"/>
          <w:sz w:val="24"/>
          <w:szCs w:val="24"/>
          <w:lang w:val="id-ID"/>
        </w:rPr>
        <w:t>emecahkan Masalah Perutean Kendaraan Multi-Kompartemen memerlukan teknik pengoptimalan yang kompleks dan heuristik seperti pemrograman linier campuran dan algoritme genetik, tetapi dapat memakan waktu atau tidak mungkin dipecahkan.</w:t>
      </w:r>
      <w:r w:rsidRPr="00763DB2">
        <w:rPr>
          <w:rFonts w:ascii="Times New Roman" w:hAnsi="Times New Roman" w:cs="Times New Roman"/>
          <w:sz w:val="24"/>
          <w:szCs w:val="24"/>
        </w:rPr>
        <w:t xml:space="preserve"> </w:t>
      </w:r>
      <w:bookmarkStart w:id="11" w:name="_Hlk141691562"/>
      <w:r w:rsidRPr="00763DB2">
        <w:rPr>
          <w:rFonts w:ascii="Times New Roman" w:hAnsi="Times New Roman" w:cs="Times New Roman"/>
          <w:sz w:val="24"/>
          <w:szCs w:val="24"/>
        </w:rPr>
        <w:t>Untuk</w:t>
      </w:r>
      <w:r w:rsidRPr="00763DB2">
        <w:rPr>
          <w:rFonts w:ascii="Times New Roman" w:hAnsi="Times New Roman" w:cs="Times New Roman"/>
          <w:sz w:val="24"/>
          <w:szCs w:val="24"/>
          <w:lang w:val="id-ID"/>
        </w:rPr>
        <w:t xml:space="preserve"> medukung dalam penyelesaian penelitian kali ini, terdapat tenik atau metode heuristik dan optimasi sebagai alat bantu untuk menyelesaikan </w:t>
      </w:r>
      <w:r w:rsidRPr="00763DB2">
        <w:rPr>
          <w:rFonts w:ascii="Times New Roman" w:hAnsi="Times New Roman" w:cs="Times New Roman"/>
          <w:sz w:val="24"/>
          <w:szCs w:val="24"/>
          <w:lang w:val="id-ID"/>
        </w:rPr>
        <w:lastRenderedPageBreak/>
        <w:t xml:space="preserve">permasalahan pada penelitian ini yakni metode </w:t>
      </w:r>
      <w:r w:rsidRPr="00763DB2">
        <w:rPr>
          <w:rFonts w:ascii="Times New Roman" w:hAnsi="Times New Roman" w:cs="Times New Roman"/>
          <w:i/>
          <w:iCs/>
          <w:sz w:val="24"/>
          <w:szCs w:val="24"/>
          <w:lang w:val="id-ID"/>
        </w:rPr>
        <w:t>Large Neighborhood Search</w:t>
      </w:r>
      <w:r w:rsidRPr="00763DB2">
        <w:rPr>
          <w:rFonts w:ascii="Times New Roman" w:hAnsi="Times New Roman" w:cs="Times New Roman"/>
          <w:sz w:val="24"/>
          <w:szCs w:val="24"/>
          <w:lang w:val="id-ID"/>
        </w:rPr>
        <w:t xml:space="preserve"> (LNS)</w:t>
      </w:r>
      <w:r w:rsidRPr="00763DB2">
        <w:rPr>
          <w:rFonts w:ascii="Times New Roman" w:hAnsi="Times New Roman" w:cs="Times New Roman"/>
          <w:sz w:val="24"/>
          <w:szCs w:val="24"/>
        </w:rPr>
        <w:t xml:space="preserve"> dan metode </w:t>
      </w:r>
      <w:r w:rsidRPr="00763DB2">
        <w:rPr>
          <w:rFonts w:ascii="Times New Roman" w:hAnsi="Times New Roman" w:cs="Times New Roman"/>
          <w:i/>
          <w:iCs/>
          <w:sz w:val="24"/>
          <w:szCs w:val="24"/>
        </w:rPr>
        <w:t>Milk-run</w:t>
      </w:r>
      <w:r w:rsidRPr="00763DB2">
        <w:rPr>
          <w:rFonts w:ascii="Times New Roman" w:hAnsi="Times New Roman" w:cs="Times New Roman"/>
          <w:sz w:val="24"/>
          <w:szCs w:val="24"/>
        </w:rPr>
        <w:t xml:space="preserve">, </w:t>
      </w:r>
      <w:r w:rsidRPr="00763DB2">
        <w:rPr>
          <w:rFonts w:ascii="Times New Roman" w:hAnsi="Times New Roman" w:cs="Times New Roman"/>
          <w:sz w:val="24"/>
          <w:szCs w:val="24"/>
          <w:lang w:val="id-ID"/>
        </w:rPr>
        <w:fldChar w:fldCharType="begin" w:fldLock="1"/>
      </w:r>
      <w:r w:rsidRPr="00763DB2">
        <w:rPr>
          <w:rFonts w:ascii="Times New Roman" w:hAnsi="Times New Roman" w:cs="Times New Roman"/>
          <w:sz w:val="24"/>
          <w:szCs w:val="24"/>
          <w:lang w:val="id-ID"/>
        </w:rPr>
        <w:instrText>ADDIN CSL_CITATION {"citationItems":[{"id":"ITEM-1","itemData":{"DOI":"10.1016/j.ejor.2020.11.009","ISSN":"03772217","abstract":"Among the many extensions of the classical capacitated vehicle routing problem, multi-compartment vehicle routing problems have been studied extensively only in recent years. Vehicles with multiple compartments enable the joint delivery or collection of goods with differing characteristics in separate compartments that would otherwise need separate transportation with single-compartment vehicles. This enables greater flexibility in routing decisions and order assignment to tours. The versatile use of these vehicles is leading to increasing relevance in both research and industry, and consequently in an increasing number of related publications. The available studies, however, consider substantially different problem variants. As no survey on multi-compartment vehicle routing problems is available so far, the identification of common problem features and research opportunities has been difficult. This paper aims at overcoming this difficulty by proposing an extended typology for multi-compartment vehicle routing problems and extensively reviewing the existing literature. Although only few identical problems can be identified, common attributes among similar applications (regarding compartment flexibility, for example) are observed. Suggestions for future research directions are also proposed.","author":[{"dropping-particle":"","family":"Ostermeier","given":"Manuel","non-dropping-particle":"","parse-names":false,"suffix":""},{"dropping-particle":"","family":"Henke","given":"Tino","non-dropping-particle":"","parse-names":false,"suffix":""},{"dropping-particle":"","family":"Hübner","given":"Alexander","non-dropping-particle":"","parse-names":false,"suffix":""},{"dropping-particle":"","family":"Wäscher","given":"Gerhard","non-dropping-particle":"","parse-names":false,"suffix":""}],"container-title":"European Journal of Operational Research","id":"ITEM-1","issue":"3","issued":{"date-parts":[["2021"]]},"page":"799-817","publisher":"Elsevier B.V.","title":"Multi-compartment vehicle routing problems: State-of-the-art, modeling framework and future directions","type":"article-journal","volume":"292"},"uris":["http://www.mendeley.com/documents/?uuid=fab8aacc-2598-4ddc-bdb2-adb21e1423d2"]}],"mendeley":{"formattedCitation":"[12]","plainTextFormattedCitation":"[12]","previouslyFormattedCitation":"[11]"},"properties":{"noteIndex":0},"schema":"https://github.com/citation-style-language/schema/raw/master/csl-citation.json"}</w:instrText>
      </w:r>
      <w:r w:rsidRPr="00763DB2">
        <w:rPr>
          <w:rFonts w:ascii="Times New Roman" w:hAnsi="Times New Roman" w:cs="Times New Roman"/>
          <w:sz w:val="24"/>
          <w:szCs w:val="24"/>
          <w:lang w:val="id-ID"/>
        </w:rPr>
        <w:fldChar w:fldCharType="separate"/>
      </w:r>
      <w:r w:rsidRPr="00763DB2">
        <w:rPr>
          <w:rFonts w:ascii="Times New Roman" w:hAnsi="Times New Roman" w:cs="Times New Roman"/>
          <w:noProof/>
          <w:sz w:val="24"/>
          <w:szCs w:val="24"/>
          <w:lang w:val="id-ID"/>
        </w:rPr>
        <w:t>[12]</w:t>
      </w:r>
      <w:r w:rsidRPr="00763DB2">
        <w:rPr>
          <w:rFonts w:ascii="Times New Roman" w:hAnsi="Times New Roman" w:cs="Times New Roman"/>
          <w:sz w:val="24"/>
          <w:szCs w:val="24"/>
          <w:lang w:val="id-ID"/>
        </w:rPr>
        <w:fldChar w:fldCharType="end"/>
      </w:r>
      <w:r w:rsidRPr="00763DB2">
        <w:rPr>
          <w:rFonts w:ascii="Times New Roman" w:hAnsi="Times New Roman" w:cs="Times New Roman"/>
          <w:sz w:val="24"/>
          <w:szCs w:val="24"/>
          <w:lang w:val="id-ID"/>
        </w:rPr>
        <w:t>.</w:t>
      </w:r>
      <w:bookmarkEnd w:id="11"/>
      <w:r w:rsidRPr="00763DB2">
        <w:rPr>
          <w:rFonts w:ascii="Times New Roman" w:hAnsi="Times New Roman" w:cs="Times New Roman"/>
          <w:sz w:val="24"/>
          <w:szCs w:val="24"/>
          <w:lang w:val="id-ID"/>
        </w:rPr>
        <w:t xml:space="preserve"> Dalam konteks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w:t>
      </w:r>
      <w:r w:rsidRPr="00763DB2">
        <w:rPr>
          <w:rFonts w:ascii="Times New Roman" w:hAnsi="Times New Roman" w:cs="Times New Roman"/>
          <w:sz w:val="24"/>
          <w:szCs w:val="24"/>
        </w:rPr>
        <w:t>(</w:t>
      </w:r>
      <w:r w:rsidRPr="00763DB2">
        <w:rPr>
          <w:rFonts w:ascii="Times New Roman" w:hAnsi="Times New Roman" w:cs="Times New Roman"/>
          <w:sz w:val="24"/>
          <w:szCs w:val="24"/>
          <w:lang w:val="id-ID"/>
        </w:rPr>
        <w:t>MCVRP)</w:t>
      </w:r>
      <w:r w:rsidRPr="00763DB2">
        <w:rPr>
          <w:rFonts w:ascii="Times New Roman" w:hAnsi="Times New Roman" w:cs="Times New Roman"/>
          <w:sz w:val="24"/>
          <w:szCs w:val="24"/>
        </w:rPr>
        <w:t xml:space="preserve"> ketiga metode tersebut</w:t>
      </w:r>
      <w:r w:rsidRPr="00763DB2">
        <w:rPr>
          <w:rFonts w:ascii="Times New Roman" w:hAnsi="Times New Roman" w:cs="Times New Roman"/>
          <w:sz w:val="24"/>
          <w:szCs w:val="24"/>
          <w:lang w:val="id-ID"/>
        </w:rPr>
        <w:t xml:space="preserve"> dapat digunakan untuk memperluas solusi yang telah ditemukan dengan mengubah beberapa variabel dalam solusi tersebut dan mengevaluasi apakah solusi baru ini lebih baik atau tidak. </w:t>
      </w:r>
    </w:p>
    <w:p w14:paraId="3C3C7E2E" w14:textId="77777777" w:rsidR="003F7B64" w:rsidRPr="00763DB2" w:rsidRDefault="003F7B64" w:rsidP="003F7B64">
      <w:pPr>
        <w:spacing w:line="360" w:lineRule="auto"/>
        <w:ind w:firstLine="720"/>
        <w:jc w:val="both"/>
        <w:rPr>
          <w:rFonts w:ascii="Times New Roman" w:hAnsi="Times New Roman" w:cs="Times New Roman"/>
          <w:sz w:val="24"/>
          <w:szCs w:val="24"/>
          <w:lang w:val="id-ID"/>
        </w:rPr>
      </w:pPr>
      <w:bookmarkStart w:id="12" w:name="_Hlk141688883"/>
      <w:r w:rsidRPr="00763DB2">
        <w:rPr>
          <w:rFonts w:ascii="Times New Roman" w:hAnsi="Times New Roman" w:cs="Times New Roman"/>
          <w:sz w:val="24"/>
          <w:szCs w:val="24"/>
        </w:rPr>
        <w:t xml:space="preserve">Menurut perbandingan hasil dari perhitungan masing-masing penyelesaian untuk Model </w:t>
      </w:r>
      <w:r w:rsidRPr="00763DB2">
        <w:rPr>
          <w:rFonts w:ascii="Times New Roman" w:hAnsi="Times New Roman" w:cs="Times New Roman"/>
          <w:i/>
          <w:iCs/>
          <w:sz w:val="24"/>
          <w:szCs w:val="24"/>
        </w:rPr>
        <w:t>multi-kompartemen</w:t>
      </w:r>
      <w:r w:rsidRPr="00763DB2">
        <w:rPr>
          <w:rFonts w:ascii="Times New Roman" w:hAnsi="Times New Roman" w:cs="Times New Roman"/>
          <w:sz w:val="24"/>
          <w:szCs w:val="24"/>
        </w:rPr>
        <w:t xml:space="preserve"> menghasilkan nilai 33.97% dari 100.00%  dengan jumlah Rp3.095.978,- sedangkan model </w:t>
      </w:r>
      <w:r w:rsidRPr="00763DB2">
        <w:rPr>
          <w:rFonts w:ascii="Times New Roman" w:hAnsi="Times New Roman" w:cs="Times New Roman"/>
          <w:i/>
          <w:iCs/>
          <w:sz w:val="24"/>
          <w:szCs w:val="24"/>
        </w:rPr>
        <w:t>Single-kompartemen</w:t>
      </w:r>
      <w:r w:rsidRPr="00763DB2">
        <w:rPr>
          <w:rFonts w:ascii="Times New Roman" w:hAnsi="Times New Roman" w:cs="Times New Roman"/>
          <w:sz w:val="24"/>
          <w:szCs w:val="24"/>
        </w:rPr>
        <w:t xml:space="preserve"> menghasilkan nilai 66.03% dari 100.00% dengan jumlah Rp6.017.440. </w:t>
      </w:r>
    </w:p>
    <w:p w14:paraId="77C17A22" w14:textId="77777777" w:rsidR="003F7B64" w:rsidRPr="00763DB2" w:rsidRDefault="003F7B64" w:rsidP="003F7B64">
      <w:pPr>
        <w:pStyle w:val="Heading2"/>
        <w:rPr>
          <w:lang w:val="id-ID"/>
        </w:rPr>
      </w:pPr>
      <w:bookmarkStart w:id="13" w:name="_Toc140483113"/>
      <w:bookmarkStart w:id="14" w:name="_Toc140485241"/>
      <w:bookmarkStart w:id="15" w:name="_Toc141187756"/>
      <w:bookmarkEnd w:id="12"/>
      <w:r w:rsidRPr="00763DB2">
        <w:t xml:space="preserve">1.2 </w:t>
      </w:r>
      <w:r w:rsidRPr="00763DB2">
        <w:rPr>
          <w:lang w:val="id-ID"/>
        </w:rPr>
        <w:t>Rumusan Masalah</w:t>
      </w:r>
      <w:bookmarkEnd w:id="13"/>
      <w:bookmarkEnd w:id="14"/>
      <w:bookmarkEnd w:id="15"/>
    </w:p>
    <w:p w14:paraId="547758DF" w14:textId="77777777" w:rsidR="003F7B64" w:rsidRPr="00763DB2" w:rsidRDefault="003F7B64" w:rsidP="003F7B64">
      <w:p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ada penelitian kali ini adapun beberapa rumusan masalah yang disebutkan, berikut rumusan masalah penelitian ini : </w:t>
      </w:r>
    </w:p>
    <w:p w14:paraId="019939DC" w14:textId="77777777" w:rsidR="003F7B64" w:rsidRPr="00763DB2" w:rsidRDefault="003F7B64" w:rsidP="003F7B64">
      <w:pPr>
        <w:pStyle w:val="ListParagraph"/>
        <w:numPr>
          <w:ilvl w:val="0"/>
          <w:numId w:val="1"/>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Bagamana mengoptimalkan pengiriman barang dengan menggunakan model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MC-VRP) di PT. MOJO TRAS?</w:t>
      </w:r>
    </w:p>
    <w:p w14:paraId="6E4D4E0A" w14:textId="77777777" w:rsidR="003F7B64" w:rsidRPr="00763DB2" w:rsidRDefault="003F7B64" w:rsidP="003F7B64">
      <w:pPr>
        <w:pStyle w:val="ListParagraph"/>
        <w:numPr>
          <w:ilvl w:val="0"/>
          <w:numId w:val="1"/>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Bagaimana menentukan masing-masing variable pada setiaap permintaan terhadap model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w:t>
      </w:r>
    </w:p>
    <w:p w14:paraId="26B7BA6A" w14:textId="77777777" w:rsidR="003F7B64" w:rsidRPr="00763DB2" w:rsidRDefault="003F7B64" w:rsidP="003F7B64">
      <w:pPr>
        <w:pStyle w:val="Heading2"/>
        <w:rPr>
          <w:lang w:val="id-ID"/>
        </w:rPr>
      </w:pPr>
      <w:bookmarkStart w:id="16" w:name="_Toc140483114"/>
      <w:bookmarkStart w:id="17" w:name="_Toc140485242"/>
      <w:bookmarkStart w:id="18" w:name="_Toc141187757"/>
      <w:r w:rsidRPr="00763DB2">
        <w:t xml:space="preserve">1.3 </w:t>
      </w:r>
      <w:r w:rsidRPr="00763DB2">
        <w:rPr>
          <w:lang w:val="id-ID"/>
        </w:rPr>
        <w:t>Tujuan Penelitian</w:t>
      </w:r>
      <w:bookmarkEnd w:id="16"/>
      <w:bookmarkEnd w:id="17"/>
      <w:bookmarkEnd w:id="18"/>
    </w:p>
    <w:p w14:paraId="71773F5C" w14:textId="77777777" w:rsidR="003F7B64" w:rsidRPr="00763DB2" w:rsidRDefault="003F7B64" w:rsidP="003F7B64">
      <w:p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Jika tinjau dari rumusan masalah yang disebutkan diatas, adapun timbul beberapa tujuan dari penulisan penelitian ini. Berikut beberapa tujuan dari penulisan penelitian ini : </w:t>
      </w:r>
    </w:p>
    <w:p w14:paraId="06C697DF" w14:textId="77777777" w:rsidR="003F7B64" w:rsidRPr="00763DB2" w:rsidRDefault="003F7B64" w:rsidP="003F7B64">
      <w:pPr>
        <w:pStyle w:val="ListParagraph"/>
        <w:numPr>
          <w:ilvl w:val="0"/>
          <w:numId w:val="2"/>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enggunaan model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di PT MOJO TRAS untuk mengidentifikasi strategi pengiriman barang yang optimal. Tujuan utama adalah meminimalkan biaya pengiriman dan meningkatkan efisiensi dengan mempertimbangkan faktor seperti jumlah barang, jarak, kapasitas kendaraan, dan waktu tempuh. Dengan mengoptimalkan strategi pengiriman barang, perusahaan diharapkan dapat </w:t>
      </w:r>
      <w:r w:rsidRPr="00763DB2">
        <w:rPr>
          <w:rFonts w:ascii="Times New Roman" w:hAnsi="Times New Roman" w:cs="Times New Roman"/>
          <w:sz w:val="24"/>
          <w:szCs w:val="24"/>
          <w:lang w:val="id-ID"/>
        </w:rPr>
        <w:lastRenderedPageBreak/>
        <w:t>meningkatkan keuntungan, efisiensi, dan produktivitas pengiriman secara keseluruhan.</w:t>
      </w:r>
    </w:p>
    <w:p w14:paraId="0BBD0BC6" w14:textId="77777777" w:rsidR="003F7B64" w:rsidRPr="00763DB2" w:rsidRDefault="003F7B64" w:rsidP="003F7B64">
      <w:pPr>
        <w:pStyle w:val="ListParagraph"/>
        <w:numPr>
          <w:ilvl w:val="0"/>
          <w:numId w:val="2"/>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rPr>
        <w:t>menerapkan</w:t>
      </w:r>
      <w:r w:rsidRPr="00763DB2">
        <w:rPr>
          <w:rFonts w:ascii="Times New Roman" w:hAnsi="Times New Roman" w:cs="Times New Roman"/>
          <w:sz w:val="24"/>
          <w:szCs w:val="24"/>
          <w:lang w:val="id-ID"/>
        </w:rPr>
        <w:t xml:space="preserve"> model yang lebih akurat dan dapat menghasilkan solusi yang lebih optimal dalam meminimalkan biaya pengiriman barang dan meningkatkan efisiensi pengiriman dengan mempertimbangkan variabel tambahan tersebut.</w:t>
      </w:r>
    </w:p>
    <w:p w14:paraId="6E796286" w14:textId="77777777" w:rsidR="003F7B64" w:rsidRPr="00763DB2" w:rsidRDefault="003F7B64" w:rsidP="003F7B64">
      <w:pPr>
        <w:pStyle w:val="ListParagraph"/>
        <w:spacing w:line="360" w:lineRule="auto"/>
        <w:jc w:val="both"/>
        <w:rPr>
          <w:rFonts w:ascii="Times New Roman" w:hAnsi="Times New Roman" w:cs="Times New Roman"/>
          <w:sz w:val="24"/>
          <w:szCs w:val="24"/>
          <w:lang w:val="id-ID"/>
        </w:rPr>
      </w:pPr>
    </w:p>
    <w:p w14:paraId="41C5A657" w14:textId="77777777" w:rsidR="003F7B64" w:rsidRPr="00763DB2" w:rsidRDefault="003F7B64" w:rsidP="003F7B64">
      <w:pPr>
        <w:pStyle w:val="Heading2"/>
        <w:rPr>
          <w:lang w:val="id-ID"/>
        </w:rPr>
      </w:pPr>
      <w:bookmarkStart w:id="19" w:name="_Toc140483115"/>
      <w:bookmarkStart w:id="20" w:name="_Toc140485243"/>
      <w:bookmarkStart w:id="21" w:name="_Toc141187758"/>
      <w:r w:rsidRPr="00763DB2">
        <w:t xml:space="preserve">1.4 </w:t>
      </w:r>
      <w:r w:rsidRPr="00763DB2">
        <w:rPr>
          <w:lang w:val="id-ID"/>
        </w:rPr>
        <w:t>Manfaat Penelitian</w:t>
      </w:r>
      <w:bookmarkEnd w:id="19"/>
      <w:bookmarkEnd w:id="20"/>
      <w:bookmarkEnd w:id="21"/>
    </w:p>
    <w:p w14:paraId="568B3497" w14:textId="77777777" w:rsidR="003F7B64" w:rsidRPr="00763DB2" w:rsidRDefault="003F7B64" w:rsidP="003F7B64">
      <w:p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Adapun beberapa pihak yang terlibat yang akan mendapatkan manfaat dari penulisan penelitian ini. Berikut ada 3 pihak yang tertulis pada penelitian kali ini :</w:t>
      </w:r>
    </w:p>
    <w:p w14:paraId="356D6EA8" w14:textId="77777777" w:rsidR="003F7B64" w:rsidRPr="00763DB2" w:rsidRDefault="003F7B64" w:rsidP="003F7B64">
      <w:pPr>
        <w:pStyle w:val="ListParagraph"/>
        <w:numPr>
          <w:ilvl w:val="0"/>
          <w:numId w:val="3"/>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Universitas</w:t>
      </w:r>
    </w:p>
    <w:p w14:paraId="423AE8CA" w14:textId="77777777" w:rsidR="003F7B64" w:rsidRPr="00763DB2" w:rsidRDefault="003F7B64" w:rsidP="003F7B64">
      <w:pPr>
        <w:pStyle w:val="ListParagraph"/>
        <w:spacing w:line="360" w:lineRule="auto"/>
        <w:jc w:val="both"/>
        <w:rPr>
          <w:rFonts w:ascii="Times New Roman" w:hAnsi="Times New Roman" w:cs="Times New Roman"/>
          <w:sz w:val="24"/>
          <w:szCs w:val="24"/>
        </w:rPr>
      </w:pPr>
      <w:r w:rsidRPr="00763DB2">
        <w:rPr>
          <w:rFonts w:ascii="Times New Roman" w:hAnsi="Times New Roman" w:cs="Times New Roman"/>
          <w:sz w:val="24"/>
          <w:szCs w:val="24"/>
          <w:lang w:val="id-ID"/>
        </w:rPr>
        <w:t>Dengan penulisan penelitian ini dapat menjadikan masukan atau refesensi tambahan yang</w:t>
      </w:r>
      <w:r w:rsidRPr="00763DB2">
        <w:rPr>
          <w:rFonts w:ascii="Times New Roman" w:hAnsi="Times New Roman" w:cs="Times New Roman"/>
          <w:sz w:val="24"/>
          <w:szCs w:val="24"/>
        </w:rPr>
        <w:t xml:space="preserve"> </w:t>
      </w:r>
      <w:r w:rsidRPr="00763DB2">
        <w:rPr>
          <w:rFonts w:ascii="Times New Roman" w:hAnsi="Times New Roman" w:cs="Times New Roman"/>
          <w:sz w:val="24"/>
          <w:szCs w:val="24"/>
          <w:lang w:val="id-ID"/>
        </w:rPr>
        <w:t>dapat digunakan oleh universitas.</w:t>
      </w:r>
    </w:p>
    <w:p w14:paraId="69016B57" w14:textId="77777777" w:rsidR="003F7B64" w:rsidRPr="00763DB2" w:rsidRDefault="003F7B64" w:rsidP="003F7B64">
      <w:pPr>
        <w:pStyle w:val="ListParagraph"/>
        <w:numPr>
          <w:ilvl w:val="0"/>
          <w:numId w:val="3"/>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erusahaan </w:t>
      </w:r>
    </w:p>
    <w:p w14:paraId="767FE043" w14:textId="77777777" w:rsidR="003F7B64" w:rsidRPr="00763DB2" w:rsidRDefault="003F7B64" w:rsidP="003F7B64">
      <w:pPr>
        <w:pStyle w:val="ListParagraph"/>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Terpecahnya masalah tentang optimasi pengiriman barang dengan model multi-compartment vehicle routing problem memiliki manfaat yang signifikan bagi PT. MOJO TRAS, seperti meningkatkan efisiensi operasional, meningkatkan kepuasan pelanggan, pengurangan waktu dan biaya, meningkatkan efektivitas rute pengiriman, dan meningkatkan daya saing perusahaan.</w:t>
      </w:r>
    </w:p>
    <w:p w14:paraId="22CB6D9E" w14:textId="77777777" w:rsidR="003F7B64" w:rsidRPr="00763DB2" w:rsidRDefault="003F7B64" w:rsidP="003F7B64">
      <w:pPr>
        <w:pStyle w:val="ListParagraph"/>
        <w:numPr>
          <w:ilvl w:val="0"/>
          <w:numId w:val="3"/>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Mahasiswa (penulis)</w:t>
      </w:r>
    </w:p>
    <w:p w14:paraId="713902DD" w14:textId="77777777" w:rsidR="003F7B64" w:rsidRPr="00763DB2" w:rsidRDefault="003F7B64" w:rsidP="003F7B64">
      <w:pPr>
        <w:pStyle w:val="ListParagraph"/>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Penulis dapat mengambil referensi dari penulis terdahulu untuk dijadikan pengaplikasian materi_materi yang telah dipelajari selama ada di perkuliahan.</w:t>
      </w:r>
    </w:p>
    <w:p w14:paraId="332FC887" w14:textId="77777777" w:rsidR="003F7B64" w:rsidRPr="00763DB2" w:rsidRDefault="003F7B64" w:rsidP="003F7B64">
      <w:pPr>
        <w:pStyle w:val="Heading2"/>
        <w:rPr>
          <w:lang w:val="id-ID"/>
        </w:rPr>
      </w:pPr>
      <w:bookmarkStart w:id="22" w:name="_Toc140483116"/>
      <w:bookmarkStart w:id="23" w:name="_Toc140485244"/>
      <w:bookmarkStart w:id="24" w:name="_Toc141187759"/>
      <w:r w:rsidRPr="00763DB2">
        <w:t xml:space="preserve">1.5 </w:t>
      </w:r>
      <w:r w:rsidRPr="00763DB2">
        <w:rPr>
          <w:lang w:val="id-ID"/>
        </w:rPr>
        <w:t>Batasan Masalah</w:t>
      </w:r>
      <w:bookmarkEnd w:id="22"/>
      <w:bookmarkEnd w:id="23"/>
      <w:bookmarkEnd w:id="24"/>
    </w:p>
    <w:p w14:paraId="4B2CC0C7" w14:textId="77777777" w:rsidR="003F7B64" w:rsidRPr="00763DB2" w:rsidRDefault="003F7B64" w:rsidP="003F7B64">
      <w:pPr>
        <w:spacing w:line="360" w:lineRule="auto"/>
        <w:ind w:firstLine="72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Pada penelitian ini adapun beberapa batasan penulisan yang dilaksanakan oleh penulis. berikut adapun beberapa batasan-batasan penelitian yang dilaksanakan oleh penulis :</w:t>
      </w:r>
    </w:p>
    <w:p w14:paraId="0EEC750D" w14:textId="77777777" w:rsidR="003F7B64" w:rsidRPr="00763DB2" w:rsidRDefault="003F7B64" w:rsidP="003F7B64">
      <w:pPr>
        <w:pStyle w:val="ListParagraph"/>
        <w:numPr>
          <w:ilvl w:val="0"/>
          <w:numId w:val="4"/>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lastRenderedPageBreak/>
        <w:t>Penelitian dilakukan di daerah Kabupaten mojokerto, khusunya di PT. MOJO TRAS</w:t>
      </w:r>
    </w:p>
    <w:p w14:paraId="205336A3" w14:textId="77777777" w:rsidR="003F7B64" w:rsidRPr="00763DB2" w:rsidRDefault="003F7B64" w:rsidP="003F7B64">
      <w:pPr>
        <w:pStyle w:val="ListParagraph"/>
        <w:numPr>
          <w:ilvl w:val="0"/>
          <w:numId w:val="4"/>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enelitian membahas </w:t>
      </w:r>
      <w:r w:rsidRPr="00763DB2">
        <w:rPr>
          <w:rFonts w:ascii="Times New Roman" w:hAnsi="Times New Roman" w:cs="Times New Roman"/>
          <w:sz w:val="24"/>
          <w:szCs w:val="24"/>
        </w:rPr>
        <w:t>perbandingan kendaraan truck CDE box dengan CDD wingbox</w:t>
      </w:r>
    </w:p>
    <w:p w14:paraId="3363C68F" w14:textId="77777777" w:rsidR="003F7B64" w:rsidRPr="00763DB2" w:rsidRDefault="003F7B64" w:rsidP="003F7B64">
      <w:pPr>
        <w:pStyle w:val="ListParagraph"/>
        <w:numPr>
          <w:ilvl w:val="0"/>
          <w:numId w:val="4"/>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Penelitian dilakukan pada perusahaan dengan keadaan normal (tanpa ada konflik / masalah)</w:t>
      </w:r>
    </w:p>
    <w:p w14:paraId="15C53065" w14:textId="77777777" w:rsidR="003F7B64" w:rsidRPr="00763DB2" w:rsidRDefault="003F7B64" w:rsidP="003F7B64">
      <w:pPr>
        <w:pStyle w:val="ListParagraph"/>
        <w:numPr>
          <w:ilvl w:val="0"/>
          <w:numId w:val="4"/>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enelitian membahas mengenai rute pengiriman </w:t>
      </w:r>
      <w:r w:rsidRPr="00763DB2">
        <w:rPr>
          <w:rFonts w:ascii="Times New Roman" w:hAnsi="Times New Roman" w:cs="Times New Roman"/>
          <w:sz w:val="24"/>
          <w:szCs w:val="24"/>
        </w:rPr>
        <w:t xml:space="preserve">wilayah kota surabaya, sidoarjo, dan gresik </w:t>
      </w:r>
      <w:r w:rsidRPr="00763DB2">
        <w:rPr>
          <w:rFonts w:ascii="Times New Roman" w:hAnsi="Times New Roman" w:cs="Times New Roman"/>
          <w:sz w:val="24"/>
          <w:szCs w:val="24"/>
          <w:lang w:val="id-ID"/>
        </w:rPr>
        <w:t xml:space="preserve">dan </w:t>
      </w:r>
      <w:r w:rsidRPr="00763DB2">
        <w:rPr>
          <w:rFonts w:ascii="Times New Roman" w:hAnsi="Times New Roman" w:cs="Times New Roman"/>
          <w:sz w:val="24"/>
          <w:szCs w:val="24"/>
        </w:rPr>
        <w:t xml:space="preserve">implementasi </w:t>
      </w:r>
      <w:r w:rsidRPr="00763DB2">
        <w:rPr>
          <w:rFonts w:ascii="Times New Roman" w:hAnsi="Times New Roman" w:cs="Times New Roman"/>
          <w:sz w:val="24"/>
          <w:szCs w:val="24"/>
          <w:lang w:val="id-ID"/>
        </w:rPr>
        <w:t xml:space="preserve">model </w:t>
      </w:r>
      <w:r w:rsidRPr="00763DB2">
        <w:rPr>
          <w:rFonts w:ascii="Times New Roman" w:hAnsi="Times New Roman" w:cs="Times New Roman"/>
          <w:i/>
          <w:iCs/>
          <w:sz w:val="24"/>
          <w:szCs w:val="24"/>
          <w:lang w:val="id-ID"/>
        </w:rPr>
        <w:t>Multi-Compartment</w:t>
      </w:r>
      <w:r w:rsidRPr="00763DB2">
        <w:rPr>
          <w:rFonts w:ascii="Times New Roman" w:hAnsi="Times New Roman" w:cs="Times New Roman"/>
          <w:sz w:val="24"/>
          <w:szCs w:val="24"/>
          <w:lang w:val="id-ID"/>
        </w:rPr>
        <w:t>.</w:t>
      </w:r>
      <w:r w:rsidRPr="00763DB2">
        <w:rPr>
          <w:rFonts w:ascii="Times New Roman" w:hAnsi="Times New Roman" w:cs="Times New Roman"/>
          <w:sz w:val="24"/>
          <w:szCs w:val="24"/>
        </w:rPr>
        <w:t xml:space="preserve"> </w:t>
      </w:r>
    </w:p>
    <w:p w14:paraId="48DE615E" w14:textId="77777777" w:rsidR="003F7B64" w:rsidRPr="00763DB2" w:rsidRDefault="003F7B64" w:rsidP="003F7B64">
      <w:pPr>
        <w:pStyle w:val="ListParagraph"/>
        <w:numPr>
          <w:ilvl w:val="0"/>
          <w:numId w:val="4"/>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rPr>
        <w:t>Penelitian membahas dimensi produk kemasan kardus gelas, botol air 330ml, 600ml, dan 1500ml.</w:t>
      </w:r>
    </w:p>
    <w:p w14:paraId="164A225A" w14:textId="77777777" w:rsidR="003F7B64" w:rsidRPr="00763DB2" w:rsidRDefault="003F7B64" w:rsidP="003F7B64">
      <w:pPr>
        <w:pStyle w:val="ListParagraph"/>
        <w:spacing w:line="360" w:lineRule="auto"/>
        <w:jc w:val="both"/>
        <w:rPr>
          <w:rFonts w:ascii="Times New Roman" w:hAnsi="Times New Roman" w:cs="Times New Roman"/>
          <w:sz w:val="24"/>
          <w:szCs w:val="24"/>
          <w:lang w:val="id-ID"/>
        </w:rPr>
      </w:pPr>
    </w:p>
    <w:p w14:paraId="351489F2" w14:textId="77777777" w:rsidR="003F7B64" w:rsidRPr="00763DB2" w:rsidRDefault="003F7B64" w:rsidP="003F7B64">
      <w:pPr>
        <w:pStyle w:val="Heading2"/>
        <w:rPr>
          <w:lang w:val="id-ID"/>
        </w:rPr>
      </w:pPr>
      <w:bookmarkStart w:id="25" w:name="_Toc140483117"/>
      <w:bookmarkStart w:id="26" w:name="_Toc140485245"/>
      <w:bookmarkStart w:id="27" w:name="_Toc141187760"/>
      <w:r w:rsidRPr="00763DB2">
        <w:t xml:space="preserve">1.6 </w:t>
      </w:r>
      <w:r w:rsidRPr="00763DB2">
        <w:rPr>
          <w:lang w:val="id-ID"/>
        </w:rPr>
        <w:t>Asumsi Penelitian</w:t>
      </w:r>
      <w:bookmarkEnd w:id="25"/>
      <w:bookmarkEnd w:id="26"/>
      <w:bookmarkEnd w:id="27"/>
    </w:p>
    <w:p w14:paraId="6FFCEC0B" w14:textId="77777777" w:rsidR="003F7B64" w:rsidRPr="00763DB2" w:rsidRDefault="003F7B64" w:rsidP="003F7B64">
      <w:p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Adapun beberapa asumsi yang digunakan untuk penulisan penelitian  : </w:t>
      </w:r>
    </w:p>
    <w:p w14:paraId="54F847BF" w14:textId="77777777" w:rsidR="003F7B64" w:rsidRPr="00763DB2" w:rsidRDefault="003F7B64" w:rsidP="003F7B64">
      <w:pPr>
        <w:pStyle w:val="ListParagraph"/>
        <w:numPr>
          <w:ilvl w:val="0"/>
          <w:numId w:val="5"/>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enelitian ini berfokus pada dampak diterapkannya model </w:t>
      </w:r>
      <w:r w:rsidRPr="00763DB2">
        <w:rPr>
          <w:rFonts w:ascii="Times New Roman" w:hAnsi="Times New Roman" w:cs="Times New Roman"/>
          <w:i/>
          <w:iCs/>
          <w:sz w:val="24"/>
          <w:szCs w:val="24"/>
          <w:lang w:val="id-ID"/>
        </w:rPr>
        <w:t>multi-compartment vehicle routing problem</w:t>
      </w:r>
      <w:r w:rsidRPr="00763DB2">
        <w:rPr>
          <w:rFonts w:ascii="Times New Roman" w:hAnsi="Times New Roman" w:cs="Times New Roman"/>
          <w:sz w:val="24"/>
          <w:szCs w:val="24"/>
          <w:lang w:val="id-ID"/>
        </w:rPr>
        <w:t xml:space="preserve"> (MCVRP) pada sistem distribusi dan biaya pengiriman. </w:t>
      </w:r>
    </w:p>
    <w:p w14:paraId="53E55E00" w14:textId="77777777" w:rsidR="003F7B64" w:rsidRPr="00763DB2" w:rsidRDefault="003F7B64" w:rsidP="003F7B64">
      <w:pPr>
        <w:pStyle w:val="ListParagraph"/>
        <w:numPr>
          <w:ilvl w:val="0"/>
          <w:numId w:val="5"/>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Semua kendaraan berangkat dan kembali ke depo yang sama.</w:t>
      </w:r>
    </w:p>
    <w:p w14:paraId="21540A42" w14:textId="77777777" w:rsidR="003F7B64" w:rsidRPr="00763DB2" w:rsidRDefault="003F7B64" w:rsidP="003F7B64">
      <w:pPr>
        <w:pStyle w:val="ListParagraph"/>
        <w:numPr>
          <w:ilvl w:val="0"/>
          <w:numId w:val="5"/>
        </w:numPr>
        <w:spacing w:line="360" w:lineRule="auto"/>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Adapun barang yang disimpan pada kendaraan dengan jumlah dan kapasitas kompartemen yang terbatas setiap kendaraan.</w:t>
      </w:r>
    </w:p>
    <w:p w14:paraId="301A3ACD" w14:textId="77777777" w:rsidR="003F7B64" w:rsidRPr="00763DB2" w:rsidRDefault="003F7B64" w:rsidP="003F7B64">
      <w:pPr>
        <w:pStyle w:val="Heading2"/>
        <w:rPr>
          <w:lang w:val="id-ID"/>
        </w:rPr>
      </w:pPr>
      <w:bookmarkStart w:id="28" w:name="_Toc140483118"/>
      <w:bookmarkStart w:id="29" w:name="_Toc140485246"/>
      <w:bookmarkStart w:id="30" w:name="_Toc141187761"/>
      <w:r w:rsidRPr="00763DB2">
        <w:t xml:space="preserve">1.7 </w:t>
      </w:r>
      <w:r w:rsidRPr="00763DB2">
        <w:rPr>
          <w:lang w:val="id-ID"/>
        </w:rPr>
        <w:t>Sistematika Penulisan</w:t>
      </w:r>
      <w:bookmarkEnd w:id="28"/>
      <w:bookmarkEnd w:id="29"/>
      <w:bookmarkEnd w:id="30"/>
    </w:p>
    <w:p w14:paraId="794EA67B" w14:textId="77777777" w:rsidR="003F7B64" w:rsidRPr="00763DB2" w:rsidRDefault="003F7B64" w:rsidP="003F7B64">
      <w:pPr>
        <w:pStyle w:val="ListParagraph"/>
        <w:spacing w:line="360" w:lineRule="auto"/>
        <w:ind w:left="360"/>
        <w:jc w:val="both"/>
        <w:rPr>
          <w:rFonts w:ascii="Times New Roman" w:hAnsi="Times New Roman" w:cs="Times New Roman"/>
          <w:b/>
          <w:bCs/>
          <w:sz w:val="24"/>
          <w:szCs w:val="24"/>
          <w:lang w:val="id-ID"/>
        </w:rPr>
      </w:pPr>
      <w:r w:rsidRPr="00763DB2">
        <w:rPr>
          <w:rFonts w:ascii="Times New Roman" w:hAnsi="Times New Roman" w:cs="Times New Roman"/>
          <w:b/>
          <w:bCs/>
          <w:sz w:val="24"/>
          <w:szCs w:val="24"/>
          <w:lang w:val="id-ID"/>
        </w:rPr>
        <w:t>BAB I Pendahuluan</w:t>
      </w:r>
    </w:p>
    <w:p w14:paraId="5955BEFC" w14:textId="77777777" w:rsidR="003F7B64" w:rsidRPr="00763DB2" w:rsidRDefault="003F7B64" w:rsidP="003F7B64">
      <w:pPr>
        <w:pStyle w:val="ListParagraph"/>
        <w:spacing w:line="360" w:lineRule="auto"/>
        <w:ind w:left="360" w:firstLine="36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Bab 1 Penelitian menjadi langkah pertama membuat suatu penelitian yang terdiri dari beberapa bagian, yaitu latar belakang, rumusan masalah, tujuan penelitian, manfaat penelitian, batasan masalah, asumsi penelitian, dan sistematika penulisan.</w:t>
      </w:r>
    </w:p>
    <w:p w14:paraId="498C9E97" w14:textId="77777777" w:rsidR="003F7B64" w:rsidRPr="00763DB2" w:rsidRDefault="003F7B64" w:rsidP="003F7B64">
      <w:pPr>
        <w:pStyle w:val="ListParagraph"/>
        <w:spacing w:line="360" w:lineRule="auto"/>
        <w:ind w:left="360"/>
        <w:jc w:val="both"/>
        <w:rPr>
          <w:rFonts w:ascii="Times New Roman" w:hAnsi="Times New Roman" w:cs="Times New Roman"/>
          <w:b/>
          <w:bCs/>
          <w:sz w:val="24"/>
          <w:szCs w:val="24"/>
          <w:lang w:val="id-ID"/>
        </w:rPr>
      </w:pPr>
      <w:r w:rsidRPr="00763DB2">
        <w:rPr>
          <w:rFonts w:ascii="Times New Roman" w:hAnsi="Times New Roman" w:cs="Times New Roman"/>
          <w:b/>
          <w:bCs/>
          <w:sz w:val="24"/>
          <w:szCs w:val="24"/>
          <w:lang w:val="id-ID"/>
        </w:rPr>
        <w:t>BAB II Kajian Pustaka</w:t>
      </w:r>
    </w:p>
    <w:p w14:paraId="32ACE6EA" w14:textId="77777777" w:rsidR="003F7B64" w:rsidRPr="00763DB2" w:rsidRDefault="003F7B64" w:rsidP="003F7B64">
      <w:pPr>
        <w:pStyle w:val="ListParagraph"/>
        <w:spacing w:line="360" w:lineRule="auto"/>
        <w:ind w:left="360" w:firstLine="36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Bab 2 penelitian membahas teori-teori yang menjadi dasar dan terkait dengan penyelesaian masalah yang menjadi fokus penelitian. Teori-teori </w:t>
      </w:r>
      <w:r w:rsidRPr="00763DB2">
        <w:rPr>
          <w:rFonts w:ascii="Times New Roman" w:hAnsi="Times New Roman" w:cs="Times New Roman"/>
          <w:sz w:val="24"/>
          <w:szCs w:val="24"/>
          <w:lang w:val="id-ID"/>
        </w:rPr>
        <w:lastRenderedPageBreak/>
        <w:t>tersebut akan digunakan oleh penulis untuk menyelesaikan masalah yang muncul dalam penelitian yang sedang dilakukan.</w:t>
      </w:r>
    </w:p>
    <w:p w14:paraId="2E23739A" w14:textId="77777777" w:rsidR="003F7B64" w:rsidRPr="00763DB2" w:rsidRDefault="003F7B64" w:rsidP="003F7B64">
      <w:pPr>
        <w:pStyle w:val="ListParagraph"/>
        <w:spacing w:line="360" w:lineRule="auto"/>
        <w:ind w:left="360"/>
        <w:jc w:val="both"/>
        <w:rPr>
          <w:rFonts w:ascii="Times New Roman" w:hAnsi="Times New Roman" w:cs="Times New Roman"/>
          <w:b/>
          <w:bCs/>
          <w:sz w:val="24"/>
          <w:szCs w:val="24"/>
          <w:lang w:val="id-ID"/>
        </w:rPr>
      </w:pPr>
      <w:r w:rsidRPr="00763DB2">
        <w:rPr>
          <w:rFonts w:ascii="Times New Roman" w:hAnsi="Times New Roman" w:cs="Times New Roman"/>
          <w:b/>
          <w:bCs/>
          <w:sz w:val="24"/>
          <w:szCs w:val="24"/>
          <w:lang w:val="id-ID"/>
        </w:rPr>
        <w:t>BAB III Metodelogi penelitian</w:t>
      </w:r>
    </w:p>
    <w:p w14:paraId="2116B78F" w14:textId="77777777" w:rsidR="003F7B64" w:rsidRPr="00763DB2" w:rsidRDefault="003F7B64" w:rsidP="003F7B64">
      <w:pPr>
        <w:pStyle w:val="ListParagraph"/>
        <w:spacing w:line="360" w:lineRule="auto"/>
        <w:ind w:left="360" w:firstLine="36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Bab ini akan memberikan penjelasan dan identifikasi mengenai penelitian yang akan dilakukan oleh penulis. Hal ini mencakup penjelasan mengenai topik penelitian, masalah yang akan dipecahkan, dan tujuan penelitian. Bab ini akan membantu pembaca untuk memahami secara rinci mengenai penelitian yang akan dilakukan oleh penulis.</w:t>
      </w:r>
    </w:p>
    <w:p w14:paraId="7F8CAFE7" w14:textId="77777777" w:rsidR="003F7B64" w:rsidRPr="00763DB2" w:rsidRDefault="003F7B64" w:rsidP="003F7B64">
      <w:pPr>
        <w:pStyle w:val="ListParagraph"/>
        <w:spacing w:line="360" w:lineRule="auto"/>
        <w:ind w:left="360"/>
        <w:jc w:val="both"/>
        <w:rPr>
          <w:rFonts w:ascii="Times New Roman" w:hAnsi="Times New Roman" w:cs="Times New Roman"/>
          <w:b/>
          <w:bCs/>
          <w:sz w:val="24"/>
          <w:szCs w:val="24"/>
          <w:lang w:val="id-ID"/>
        </w:rPr>
      </w:pPr>
      <w:r w:rsidRPr="00763DB2">
        <w:rPr>
          <w:rFonts w:ascii="Times New Roman" w:hAnsi="Times New Roman" w:cs="Times New Roman"/>
          <w:b/>
          <w:bCs/>
          <w:sz w:val="24"/>
          <w:szCs w:val="24"/>
          <w:lang w:val="id-ID"/>
        </w:rPr>
        <w:t>Bab IV Analisa Dan Pembahasan</w:t>
      </w:r>
    </w:p>
    <w:p w14:paraId="534531A5" w14:textId="77777777" w:rsidR="003F7B64" w:rsidRPr="00763DB2" w:rsidRDefault="003F7B64" w:rsidP="003F7B64">
      <w:pPr>
        <w:pStyle w:val="ListParagraph"/>
        <w:spacing w:line="360" w:lineRule="auto"/>
        <w:ind w:left="360" w:firstLine="360"/>
        <w:jc w:val="both"/>
        <w:rPr>
          <w:rFonts w:ascii="Times New Roman" w:hAnsi="Times New Roman" w:cs="Times New Roman"/>
          <w:sz w:val="24"/>
          <w:szCs w:val="24"/>
          <w:lang w:val="id-ID"/>
        </w:rPr>
      </w:pPr>
      <w:r w:rsidRPr="00763DB2">
        <w:rPr>
          <w:rFonts w:ascii="Times New Roman" w:hAnsi="Times New Roman" w:cs="Times New Roman"/>
          <w:sz w:val="24"/>
          <w:szCs w:val="24"/>
          <w:lang w:val="id-ID"/>
        </w:rPr>
        <w:t xml:space="preserve">Pada bab ini, penulis akan menampilkan dan menjelaskan secara rinci hasil dari pengolahan data yang telah diambil pada bab sebelumnya. Hasil analisis tersebut kemudian akan dibahas dan diinterpretasikan oleh penulis. Pada bagian pembahasan, penulis akan membahas temuan-temuan yang ditemukan pada hasil analisis dan menghubungkannya dengan teori yang telah dibahas pada bab-bab sebelumnya. </w:t>
      </w:r>
    </w:p>
    <w:p w14:paraId="208E632E" w14:textId="77777777" w:rsidR="003F7B64" w:rsidRPr="00763DB2" w:rsidRDefault="003F7B64" w:rsidP="003F7B64">
      <w:pPr>
        <w:pStyle w:val="ListParagraph"/>
        <w:spacing w:line="360" w:lineRule="auto"/>
        <w:ind w:left="360"/>
        <w:jc w:val="both"/>
        <w:rPr>
          <w:rFonts w:ascii="Times New Roman" w:hAnsi="Times New Roman" w:cs="Times New Roman"/>
          <w:b/>
          <w:bCs/>
          <w:sz w:val="24"/>
          <w:szCs w:val="24"/>
          <w:lang w:val="id-ID"/>
        </w:rPr>
      </w:pPr>
      <w:r w:rsidRPr="00763DB2">
        <w:rPr>
          <w:rFonts w:ascii="Times New Roman" w:hAnsi="Times New Roman" w:cs="Times New Roman"/>
          <w:b/>
          <w:bCs/>
          <w:sz w:val="24"/>
          <w:szCs w:val="24"/>
          <w:lang w:val="id-ID"/>
        </w:rPr>
        <w:t>Bab V Penutup</w:t>
      </w:r>
    </w:p>
    <w:p w14:paraId="117FA631" w14:textId="77777777" w:rsidR="003F7B64" w:rsidRPr="00763DB2" w:rsidRDefault="003F7B64" w:rsidP="003F7B64">
      <w:pPr>
        <w:pStyle w:val="ListParagraph"/>
        <w:spacing w:line="360" w:lineRule="auto"/>
        <w:ind w:left="360" w:firstLine="360"/>
        <w:jc w:val="both"/>
        <w:rPr>
          <w:rFonts w:ascii="Times New Roman" w:hAnsi="Times New Roman" w:cs="Times New Roman"/>
          <w:sz w:val="24"/>
          <w:szCs w:val="24"/>
          <w:lang w:val="id-ID"/>
        </w:rPr>
        <w:sectPr w:rsidR="003F7B64" w:rsidRPr="00763DB2" w:rsidSect="003F7B64">
          <w:headerReference w:type="default" r:id="rId7"/>
          <w:footerReference w:type="default" r:id="rId8"/>
          <w:pgSz w:w="11906" w:h="16838" w:code="9"/>
          <w:pgMar w:top="2268" w:right="1701" w:bottom="1701" w:left="2268" w:header="720" w:footer="720" w:gutter="0"/>
          <w:pgNumType w:start="16"/>
          <w:cols w:space="720"/>
          <w:docGrid w:linePitch="360"/>
        </w:sectPr>
      </w:pPr>
      <w:r w:rsidRPr="00763DB2">
        <w:rPr>
          <w:rFonts w:ascii="Times New Roman" w:hAnsi="Times New Roman" w:cs="Times New Roman"/>
          <w:sz w:val="24"/>
          <w:szCs w:val="24"/>
          <w:lang w:val="id-ID"/>
        </w:rPr>
        <w:t>Bab penutup adalah bagian akhir penelitian yang berisi kesimpulan dan rekomendasi. Pada bagian ini, penulis akan merangkum hasil penelitian dan memberikan saran untuk perusahaan.</w:t>
      </w:r>
    </w:p>
    <w:p w14:paraId="2211D007" w14:textId="77777777" w:rsidR="008401C1" w:rsidRDefault="008401C1"/>
    <w:sectPr w:rsidR="008401C1" w:rsidSect="003F7B64">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74B15" w14:textId="77777777" w:rsidR="0004768A" w:rsidRDefault="0004768A" w:rsidP="003F7B64">
      <w:pPr>
        <w:spacing w:after="0" w:line="240" w:lineRule="auto"/>
      </w:pPr>
      <w:r>
        <w:separator/>
      </w:r>
    </w:p>
  </w:endnote>
  <w:endnote w:type="continuationSeparator" w:id="0">
    <w:p w14:paraId="7A533EC7" w14:textId="77777777" w:rsidR="0004768A" w:rsidRDefault="0004768A" w:rsidP="003F7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6CB2B" w14:textId="77777777" w:rsidR="00000000" w:rsidRDefault="00000000">
    <w:pPr>
      <w:pStyle w:val="Footer"/>
      <w:jc w:val="center"/>
    </w:pPr>
  </w:p>
  <w:p w14:paraId="12DD00B9"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105C0" w14:textId="77777777" w:rsidR="0004768A" w:rsidRDefault="0004768A" w:rsidP="003F7B64">
      <w:pPr>
        <w:spacing w:after="0" w:line="240" w:lineRule="auto"/>
      </w:pPr>
      <w:r>
        <w:separator/>
      </w:r>
    </w:p>
  </w:footnote>
  <w:footnote w:type="continuationSeparator" w:id="0">
    <w:p w14:paraId="77F95FAE" w14:textId="77777777" w:rsidR="0004768A" w:rsidRDefault="0004768A" w:rsidP="003F7B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45075"/>
      <w:docPartObj>
        <w:docPartGallery w:val="Page Numbers (Top of Page)"/>
        <w:docPartUnique/>
      </w:docPartObj>
    </w:sdtPr>
    <w:sdtEndPr>
      <w:rPr>
        <w:rFonts w:ascii="Times New Roman" w:hAnsi="Times New Roman" w:cs="Times New Roman"/>
        <w:noProof/>
        <w:sz w:val="24"/>
        <w:szCs w:val="24"/>
      </w:rPr>
    </w:sdtEndPr>
    <w:sdtContent>
      <w:p w14:paraId="69176E67" w14:textId="77777777" w:rsidR="00000000" w:rsidRPr="001736AE" w:rsidRDefault="00000000">
        <w:pPr>
          <w:pStyle w:val="Header"/>
          <w:jc w:val="right"/>
          <w:rPr>
            <w:rFonts w:ascii="Times New Roman" w:hAnsi="Times New Roman" w:cs="Times New Roman"/>
            <w:sz w:val="24"/>
            <w:szCs w:val="24"/>
          </w:rPr>
        </w:pPr>
        <w:r w:rsidRPr="001736AE">
          <w:rPr>
            <w:rFonts w:ascii="Times New Roman" w:hAnsi="Times New Roman" w:cs="Times New Roman"/>
            <w:sz w:val="24"/>
            <w:szCs w:val="24"/>
          </w:rPr>
          <w:fldChar w:fldCharType="begin"/>
        </w:r>
        <w:r w:rsidRPr="001736AE">
          <w:rPr>
            <w:rFonts w:ascii="Times New Roman" w:hAnsi="Times New Roman" w:cs="Times New Roman"/>
            <w:sz w:val="24"/>
            <w:szCs w:val="24"/>
          </w:rPr>
          <w:instrText xml:space="preserve"> PAGE   \* MERGEFORMAT </w:instrText>
        </w:r>
        <w:r w:rsidRPr="001736AE">
          <w:rPr>
            <w:rFonts w:ascii="Times New Roman" w:hAnsi="Times New Roman" w:cs="Times New Roman"/>
            <w:sz w:val="24"/>
            <w:szCs w:val="24"/>
          </w:rPr>
          <w:fldChar w:fldCharType="separate"/>
        </w:r>
        <w:r w:rsidRPr="001736AE">
          <w:rPr>
            <w:rFonts w:ascii="Times New Roman" w:hAnsi="Times New Roman" w:cs="Times New Roman"/>
            <w:noProof/>
            <w:sz w:val="24"/>
            <w:szCs w:val="24"/>
          </w:rPr>
          <w:t>2</w:t>
        </w:r>
        <w:r w:rsidRPr="001736AE">
          <w:rPr>
            <w:rFonts w:ascii="Times New Roman" w:hAnsi="Times New Roman" w:cs="Times New Roman"/>
            <w:noProof/>
            <w:sz w:val="24"/>
            <w:szCs w:val="24"/>
          </w:rPr>
          <w:fldChar w:fldCharType="end"/>
        </w:r>
      </w:p>
    </w:sdtContent>
  </w:sdt>
  <w:p w14:paraId="42F365FF" w14:textId="77777777" w:rsidR="00000000" w:rsidRDefault="00000000">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424DA"/>
    <w:multiLevelType w:val="hybridMultilevel"/>
    <w:tmpl w:val="A1CA6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233D0B"/>
    <w:multiLevelType w:val="hybridMultilevel"/>
    <w:tmpl w:val="1BD29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B94203"/>
    <w:multiLevelType w:val="hybridMultilevel"/>
    <w:tmpl w:val="91AAC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B22794"/>
    <w:multiLevelType w:val="multilevel"/>
    <w:tmpl w:val="EC38A5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24E1628"/>
    <w:multiLevelType w:val="hybridMultilevel"/>
    <w:tmpl w:val="2F1003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9049515">
    <w:abstractNumId w:val="2"/>
  </w:num>
  <w:num w:numId="2" w16cid:durableId="840005112">
    <w:abstractNumId w:val="3"/>
  </w:num>
  <w:num w:numId="3" w16cid:durableId="1866016238">
    <w:abstractNumId w:val="4"/>
  </w:num>
  <w:num w:numId="4" w16cid:durableId="1727954251">
    <w:abstractNumId w:val="0"/>
  </w:num>
  <w:num w:numId="5" w16cid:durableId="20459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B64"/>
    <w:rsid w:val="0003447E"/>
    <w:rsid w:val="0004768A"/>
    <w:rsid w:val="00053993"/>
    <w:rsid w:val="001F0D58"/>
    <w:rsid w:val="003F7B64"/>
    <w:rsid w:val="008401C1"/>
    <w:rsid w:val="00BF0301"/>
    <w:rsid w:val="00EC1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21EE8"/>
  <w15:chartTrackingRefBased/>
  <w15:docId w15:val="{12F39AB9-4382-4F9B-A8BA-DF8584FD5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udul"/>
    <w:qFormat/>
    <w:rsid w:val="003F7B64"/>
    <w:rPr>
      <w:kern w:val="0"/>
      <w14:ligatures w14:val="none"/>
    </w:rPr>
  </w:style>
  <w:style w:type="paragraph" w:styleId="Heading1">
    <w:name w:val="heading 1"/>
    <w:aliases w:val="Bab"/>
    <w:basedOn w:val="Normal"/>
    <w:next w:val="Normal"/>
    <w:link w:val="Heading1Char"/>
    <w:uiPriority w:val="9"/>
    <w:qFormat/>
    <w:rsid w:val="003F7B64"/>
    <w:pPr>
      <w:keepNext/>
      <w:keepLines/>
      <w:spacing w:before="480" w:after="240" w:line="360" w:lineRule="auto"/>
      <w:jc w:val="center"/>
      <w:outlineLvl w:val="0"/>
    </w:pPr>
    <w:rPr>
      <w:rFonts w:ascii="Times New Roman" w:eastAsiaTheme="majorEastAsia" w:hAnsi="Times New Roman" w:cstheme="majorBidi"/>
      <w:b/>
      <w:sz w:val="28"/>
      <w:szCs w:val="32"/>
    </w:rPr>
  </w:style>
  <w:style w:type="paragraph" w:styleId="Heading2">
    <w:name w:val="heading 2"/>
    <w:aliases w:val="subbab"/>
    <w:basedOn w:val="Normal"/>
    <w:next w:val="Normal"/>
    <w:link w:val="Heading2Char"/>
    <w:uiPriority w:val="9"/>
    <w:unhideWhenUsed/>
    <w:rsid w:val="003F7B64"/>
    <w:pPr>
      <w:keepNext/>
      <w:keepLines/>
      <w:spacing w:before="160" w:after="120" w:line="36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3F7B64"/>
    <w:rPr>
      <w:rFonts w:ascii="Times New Roman" w:eastAsiaTheme="majorEastAsia" w:hAnsi="Times New Roman" w:cstheme="majorBidi"/>
      <w:b/>
      <w:kern w:val="0"/>
      <w:sz w:val="28"/>
      <w:szCs w:val="32"/>
      <w14:ligatures w14:val="none"/>
    </w:rPr>
  </w:style>
  <w:style w:type="character" w:customStyle="1" w:styleId="Heading2Char">
    <w:name w:val="Heading 2 Char"/>
    <w:aliases w:val="subbab Char"/>
    <w:basedOn w:val="DefaultParagraphFont"/>
    <w:link w:val="Heading2"/>
    <w:uiPriority w:val="9"/>
    <w:rsid w:val="003F7B64"/>
    <w:rPr>
      <w:rFonts w:ascii="Times New Roman" w:eastAsiaTheme="majorEastAsia" w:hAnsi="Times New Roman" w:cstheme="majorBidi"/>
      <w:b/>
      <w:kern w:val="0"/>
      <w:sz w:val="24"/>
      <w:szCs w:val="26"/>
      <w14:ligatures w14:val="none"/>
    </w:rPr>
  </w:style>
  <w:style w:type="paragraph" w:styleId="ListParagraph">
    <w:name w:val="List Paragraph"/>
    <w:basedOn w:val="Normal"/>
    <w:uiPriority w:val="34"/>
    <w:qFormat/>
    <w:rsid w:val="003F7B64"/>
    <w:pPr>
      <w:ind w:left="720"/>
      <w:contextualSpacing/>
    </w:pPr>
  </w:style>
  <w:style w:type="paragraph" w:styleId="Header">
    <w:name w:val="header"/>
    <w:basedOn w:val="Normal"/>
    <w:link w:val="HeaderChar"/>
    <w:uiPriority w:val="99"/>
    <w:unhideWhenUsed/>
    <w:rsid w:val="003F7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B64"/>
    <w:rPr>
      <w:kern w:val="0"/>
      <w14:ligatures w14:val="none"/>
    </w:rPr>
  </w:style>
  <w:style w:type="paragraph" w:styleId="Footer">
    <w:name w:val="footer"/>
    <w:basedOn w:val="Normal"/>
    <w:link w:val="FooterChar"/>
    <w:uiPriority w:val="99"/>
    <w:unhideWhenUsed/>
    <w:rsid w:val="003F7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B64"/>
    <w:rPr>
      <w:kern w:val="0"/>
      <w14:ligatures w14:val="none"/>
    </w:rPr>
  </w:style>
  <w:style w:type="paragraph" w:styleId="BodyText">
    <w:name w:val="Body Text"/>
    <w:basedOn w:val="Normal"/>
    <w:link w:val="BodyTextChar"/>
    <w:uiPriority w:val="99"/>
    <w:semiHidden/>
    <w:unhideWhenUsed/>
    <w:rsid w:val="003F7B64"/>
    <w:pPr>
      <w:spacing w:after="120"/>
    </w:pPr>
  </w:style>
  <w:style w:type="character" w:customStyle="1" w:styleId="BodyTextChar">
    <w:name w:val="Body Text Char"/>
    <w:basedOn w:val="DefaultParagraphFont"/>
    <w:link w:val="BodyText"/>
    <w:uiPriority w:val="99"/>
    <w:semiHidden/>
    <w:rsid w:val="003F7B64"/>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5395</Words>
  <Characters>30754</Characters>
  <Application>Microsoft Office Word</Application>
  <DocSecurity>0</DocSecurity>
  <Lines>256</Lines>
  <Paragraphs>72</Paragraphs>
  <ScaleCrop>false</ScaleCrop>
  <Company/>
  <LinksUpToDate>false</LinksUpToDate>
  <CharactersWithSpaces>3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chul</dc:creator>
  <cp:keywords/>
  <dc:description/>
  <cp:lastModifiedBy>Miftachul</cp:lastModifiedBy>
  <cp:revision>1</cp:revision>
  <dcterms:created xsi:type="dcterms:W3CDTF">2023-09-13T13:09:00Z</dcterms:created>
  <dcterms:modified xsi:type="dcterms:W3CDTF">2023-09-13T13:13:00Z</dcterms:modified>
</cp:coreProperties>
</file>